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D96B5" w14:textId="1CD7201F" w:rsidR="00EE4620" w:rsidRPr="00EE4620" w:rsidRDefault="00BA4CB0" w:rsidP="00BA4CB0">
      <w:pPr>
        <w:pStyle w:val="Title"/>
        <w:jc w:val="center"/>
      </w:pPr>
      <w:bookmarkStart w:id="0" w:name="_Toc128143903"/>
      <w:r>
        <w:rPr>
          <w:sz w:val="32"/>
          <w:szCs w:val="32"/>
        </w:rPr>
        <w:t>M</w:t>
      </w:r>
      <w:r w:rsidR="00137FBE" w:rsidRPr="00A43D9D">
        <w:rPr>
          <w:sz w:val="32"/>
          <w:szCs w:val="32"/>
        </w:rPr>
        <w:t xml:space="preserve">icrobiome and metabolome alterations in Nrf2 </w:t>
      </w:r>
      <w:r>
        <w:rPr>
          <w:sz w:val="32"/>
          <w:szCs w:val="32"/>
        </w:rPr>
        <w:t>knockout</w:t>
      </w:r>
      <w:r w:rsidR="00137FBE" w:rsidRPr="00A43D9D">
        <w:rPr>
          <w:sz w:val="32"/>
          <w:szCs w:val="32"/>
        </w:rPr>
        <w:t xml:space="preserve"> mice </w:t>
      </w:r>
      <w:r w:rsidR="0053766B">
        <w:rPr>
          <w:sz w:val="32"/>
          <w:szCs w:val="32"/>
        </w:rPr>
        <w:t xml:space="preserve">with induced gut inflammation and </w:t>
      </w:r>
      <w:r w:rsidR="00137FBE" w:rsidRPr="00A43D9D">
        <w:rPr>
          <w:sz w:val="32"/>
          <w:szCs w:val="32"/>
        </w:rPr>
        <w:t xml:space="preserve">fed with phenethyl isothiocyanate and cranberry </w:t>
      </w:r>
      <w:r w:rsidR="0053766B">
        <w:rPr>
          <w:sz w:val="32"/>
          <w:szCs w:val="32"/>
        </w:rPr>
        <w:t>en</w:t>
      </w:r>
      <w:r w:rsidR="00137FBE" w:rsidRPr="00A43D9D">
        <w:rPr>
          <w:sz w:val="32"/>
          <w:szCs w:val="32"/>
        </w:rPr>
        <w:t>rich</w:t>
      </w:r>
      <w:r w:rsidR="0053766B">
        <w:rPr>
          <w:sz w:val="32"/>
          <w:szCs w:val="32"/>
        </w:rPr>
        <w:t>ed</w:t>
      </w:r>
      <w:r w:rsidR="00137FBE" w:rsidRPr="00A43D9D">
        <w:rPr>
          <w:sz w:val="32"/>
          <w:szCs w:val="32"/>
        </w:rPr>
        <w:t xml:space="preserve"> diets</w:t>
      </w:r>
      <w:bookmarkStart w:id="1" w:name="_GoBack"/>
      <w:bookmarkEnd w:id="0"/>
      <w:bookmarkEnd w:id="1"/>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Shanyi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Yuyin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Rutgers University Marucci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2DBE6A5"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Ah-Ng Tony </w:t>
      </w:r>
      <w:del w:id="2" w:author="Md Shahid Sarwar" w:date="2023-08-01T14:30:00Z">
        <w:r w:rsidRPr="00A43D9D" w:rsidDel="00D942D9">
          <w:rPr>
            <w:rFonts w:ascii="Times New Roman" w:hAnsi="Times New Roman" w:cs="Times New Roman"/>
            <w:sz w:val="24"/>
            <w:szCs w:val="24"/>
          </w:rPr>
          <w:delText xml:space="preserve">Tong </w:delText>
        </w:r>
      </w:del>
      <w:r w:rsidRPr="00A43D9D">
        <w:rPr>
          <w:rFonts w:ascii="Times New Roman" w:hAnsi="Times New Roman" w:cs="Times New Roman"/>
          <w:sz w:val="24"/>
          <w:szCs w:val="24"/>
        </w:rPr>
        <w:t>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rFonts w:asciiTheme="majorHAnsi" w:eastAsiaTheme="majorEastAsia" w:hAnsiTheme="majorHAnsi" w:cstheme="majorBidi"/>
          <w:b/>
          <w:bCs/>
          <w:noProof/>
          <w:color w:val="2F5496" w:themeColor="accent1" w:themeShade="BF"/>
          <w:sz w:val="32"/>
          <w:szCs w:val="32"/>
        </w:rPr>
      </w:sdtEndPr>
      <w:sdtContent>
        <w:p w14:paraId="4FFBD80E" w14:textId="77777777" w:rsidR="00FC03F2" w:rsidDel="00FC03F2" w:rsidRDefault="00FC03F2" w:rsidP="00FC03F2">
          <w:pPr>
            <w:pStyle w:val="TOCHeading"/>
            <w:rPr>
              <w:ins w:id="3" w:author="Md Shahid Sarwar" w:date="2023-08-01T14:26:00Z"/>
            </w:rPr>
          </w:pPr>
        </w:p>
        <w:p w14:paraId="12ED7B39" w14:textId="1B1AABD0" w:rsidR="00A43D9D" w:rsidDel="00FC03F2" w:rsidRDefault="00A43D9D" w:rsidP="00FC03F2">
          <w:pPr>
            <w:pStyle w:val="TOCHeading"/>
            <w:rPr>
              <w:del w:id="4" w:author="Md Shahid Sarwar" w:date="2023-08-01T14:26:00Z"/>
            </w:rPr>
          </w:pPr>
          <w:del w:id="5" w:author="Md Shahid Sarwar" w:date="2023-08-01T14:26:00Z">
            <w:r w:rsidDel="00FC03F2">
              <w:delText>Table of Contents</w:delText>
            </w:r>
          </w:del>
        </w:p>
        <w:p w14:paraId="4675CAA7" w14:textId="065CF0FB" w:rsidR="00851EF1" w:rsidDel="00FC03F2" w:rsidRDefault="00A43D9D" w:rsidP="00FC03F2">
          <w:pPr>
            <w:pStyle w:val="TOCHeading"/>
            <w:rPr>
              <w:del w:id="6" w:author="Md Shahid Sarwar" w:date="2023-08-01T14:26:00Z"/>
              <w:rFonts w:eastAsiaTheme="minorEastAsia"/>
              <w:noProof/>
            </w:rPr>
            <w:pPrChange w:id="7" w:author="Md Shahid Sarwar" w:date="2023-08-01T14:26:00Z">
              <w:pPr>
                <w:pStyle w:val="TOC1"/>
                <w:tabs>
                  <w:tab w:val="right" w:leader="dot" w:pos="9350"/>
                </w:tabs>
              </w:pPr>
            </w:pPrChange>
          </w:pPr>
          <w:del w:id="8" w:author="Md Shahid Sarwar" w:date="2023-08-01T14:26:00Z">
            <w:r w:rsidDel="00FC03F2">
              <w:fldChar w:fldCharType="begin"/>
            </w:r>
            <w:r w:rsidDel="00FC03F2">
              <w:delInstrText xml:space="preserve"> TOC \o "1-3" \h \z \u </w:delInstrText>
            </w:r>
            <w:r w:rsidDel="00FC03F2">
              <w:fldChar w:fldCharType="separate"/>
            </w:r>
            <w:r w:rsidR="00FE090A" w:rsidDel="00FC03F2">
              <w:fldChar w:fldCharType="begin"/>
            </w:r>
            <w:r w:rsidR="00FE090A" w:rsidDel="00FC03F2">
              <w:delInstrText xml:space="preserve"> HYPERLINK \l "_Toc141698512" </w:delInstrText>
            </w:r>
            <w:r w:rsidR="00FE090A" w:rsidDel="00FC03F2">
              <w:fldChar w:fldCharType="separate"/>
            </w:r>
            <w:r w:rsidR="00851EF1" w:rsidRPr="005C45D0" w:rsidDel="00FC03F2">
              <w:rPr>
                <w:rStyle w:val="Hyperlink"/>
                <w:noProof/>
              </w:rPr>
              <w:delText>Abstract</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2 \h </w:delInstrText>
            </w:r>
            <w:r w:rsidR="00851EF1" w:rsidDel="00FC03F2">
              <w:rPr>
                <w:noProof/>
                <w:webHidden/>
              </w:rPr>
            </w:r>
            <w:r w:rsidR="00851EF1" w:rsidDel="00FC03F2">
              <w:rPr>
                <w:noProof/>
                <w:webHidden/>
              </w:rPr>
              <w:fldChar w:fldCharType="separate"/>
            </w:r>
            <w:r w:rsidR="00851EF1" w:rsidDel="00FC03F2">
              <w:rPr>
                <w:noProof/>
                <w:webHidden/>
              </w:rPr>
              <w:delText>2</w:delText>
            </w:r>
            <w:r w:rsidR="00851EF1" w:rsidDel="00FC03F2">
              <w:rPr>
                <w:noProof/>
                <w:webHidden/>
              </w:rPr>
              <w:fldChar w:fldCharType="end"/>
            </w:r>
            <w:r w:rsidR="00FE090A" w:rsidDel="00FC03F2">
              <w:rPr>
                <w:noProof/>
              </w:rPr>
              <w:fldChar w:fldCharType="end"/>
            </w:r>
          </w:del>
        </w:p>
        <w:p w14:paraId="2FEC35B2" w14:textId="4A733F14" w:rsidR="00851EF1" w:rsidDel="00FC03F2" w:rsidRDefault="00FE090A" w:rsidP="00FC03F2">
          <w:pPr>
            <w:pStyle w:val="TOCHeading"/>
            <w:rPr>
              <w:del w:id="9" w:author="Md Shahid Sarwar" w:date="2023-08-01T14:26:00Z"/>
              <w:rFonts w:eastAsiaTheme="minorEastAsia"/>
              <w:noProof/>
            </w:rPr>
            <w:pPrChange w:id="10" w:author="Md Shahid Sarwar" w:date="2023-08-01T14:26:00Z">
              <w:pPr>
                <w:pStyle w:val="TOC2"/>
                <w:tabs>
                  <w:tab w:val="right" w:leader="dot" w:pos="9350"/>
                </w:tabs>
              </w:pPr>
            </w:pPrChange>
          </w:pPr>
          <w:del w:id="11" w:author="Md Shahid Sarwar" w:date="2023-08-01T14:26:00Z">
            <w:r w:rsidDel="00FC03F2">
              <w:fldChar w:fldCharType="begin"/>
            </w:r>
            <w:r w:rsidDel="00FC03F2">
              <w:delInstrText xml:space="preserve"> HYPERLINK \l "_Toc141698513" </w:delInstrText>
            </w:r>
            <w:r w:rsidDel="00FC03F2">
              <w:fldChar w:fldCharType="separate"/>
            </w:r>
            <w:r w:rsidR="00851EF1" w:rsidRPr="005C45D0" w:rsidDel="00FC03F2">
              <w:rPr>
                <w:rStyle w:val="Hyperlink"/>
                <w:noProof/>
              </w:rPr>
              <w:delText>Scope</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3 \h </w:delInstrText>
            </w:r>
            <w:r w:rsidR="00851EF1" w:rsidDel="00FC03F2">
              <w:rPr>
                <w:noProof/>
                <w:webHidden/>
              </w:rPr>
            </w:r>
            <w:r w:rsidR="00851EF1" w:rsidDel="00FC03F2">
              <w:rPr>
                <w:noProof/>
                <w:webHidden/>
              </w:rPr>
              <w:fldChar w:fldCharType="separate"/>
            </w:r>
            <w:r w:rsidR="00851EF1" w:rsidDel="00FC03F2">
              <w:rPr>
                <w:noProof/>
                <w:webHidden/>
              </w:rPr>
              <w:delText>2</w:delText>
            </w:r>
            <w:r w:rsidR="00851EF1" w:rsidDel="00FC03F2">
              <w:rPr>
                <w:noProof/>
                <w:webHidden/>
              </w:rPr>
              <w:fldChar w:fldCharType="end"/>
            </w:r>
            <w:r w:rsidDel="00FC03F2">
              <w:rPr>
                <w:noProof/>
              </w:rPr>
              <w:fldChar w:fldCharType="end"/>
            </w:r>
          </w:del>
        </w:p>
        <w:p w14:paraId="13D4BD04" w14:textId="787AA375" w:rsidR="00851EF1" w:rsidDel="00FC03F2" w:rsidRDefault="00FE090A" w:rsidP="00FC03F2">
          <w:pPr>
            <w:pStyle w:val="TOCHeading"/>
            <w:rPr>
              <w:del w:id="12" w:author="Md Shahid Sarwar" w:date="2023-08-01T14:26:00Z"/>
              <w:rFonts w:eastAsiaTheme="minorEastAsia"/>
              <w:noProof/>
            </w:rPr>
            <w:pPrChange w:id="13" w:author="Md Shahid Sarwar" w:date="2023-08-01T14:26:00Z">
              <w:pPr>
                <w:pStyle w:val="TOC2"/>
                <w:tabs>
                  <w:tab w:val="right" w:leader="dot" w:pos="9350"/>
                </w:tabs>
              </w:pPr>
            </w:pPrChange>
          </w:pPr>
          <w:del w:id="14" w:author="Md Shahid Sarwar" w:date="2023-08-01T14:26:00Z">
            <w:r w:rsidDel="00FC03F2">
              <w:fldChar w:fldCharType="begin"/>
            </w:r>
            <w:r w:rsidDel="00FC03F2">
              <w:delInstrText xml:space="preserve"> HYPERLINK \l "_Toc141698514" </w:delInstrText>
            </w:r>
            <w:r w:rsidDel="00FC03F2">
              <w:fldChar w:fldCharType="separate"/>
            </w:r>
            <w:r w:rsidR="00851EF1" w:rsidRPr="005C45D0" w:rsidDel="00FC03F2">
              <w:rPr>
                <w:rStyle w:val="Hyperlink"/>
                <w:noProof/>
              </w:rPr>
              <w:delText>Methods and result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4 \h </w:delInstrText>
            </w:r>
            <w:r w:rsidR="00851EF1" w:rsidDel="00FC03F2">
              <w:rPr>
                <w:noProof/>
                <w:webHidden/>
              </w:rPr>
            </w:r>
            <w:r w:rsidR="00851EF1" w:rsidDel="00FC03F2">
              <w:rPr>
                <w:noProof/>
                <w:webHidden/>
              </w:rPr>
              <w:fldChar w:fldCharType="separate"/>
            </w:r>
            <w:r w:rsidR="00851EF1" w:rsidDel="00FC03F2">
              <w:rPr>
                <w:noProof/>
                <w:webHidden/>
              </w:rPr>
              <w:delText>3</w:delText>
            </w:r>
            <w:r w:rsidR="00851EF1" w:rsidDel="00FC03F2">
              <w:rPr>
                <w:noProof/>
                <w:webHidden/>
              </w:rPr>
              <w:fldChar w:fldCharType="end"/>
            </w:r>
            <w:r w:rsidDel="00FC03F2">
              <w:rPr>
                <w:noProof/>
              </w:rPr>
              <w:fldChar w:fldCharType="end"/>
            </w:r>
          </w:del>
        </w:p>
        <w:p w14:paraId="636403A4" w14:textId="04ECF294" w:rsidR="00851EF1" w:rsidDel="00FC03F2" w:rsidRDefault="00FE090A" w:rsidP="00FC03F2">
          <w:pPr>
            <w:pStyle w:val="TOCHeading"/>
            <w:rPr>
              <w:del w:id="15" w:author="Md Shahid Sarwar" w:date="2023-08-01T14:26:00Z"/>
              <w:rFonts w:eastAsiaTheme="minorEastAsia"/>
              <w:noProof/>
            </w:rPr>
            <w:pPrChange w:id="16" w:author="Md Shahid Sarwar" w:date="2023-08-01T14:26:00Z">
              <w:pPr>
                <w:pStyle w:val="TOC2"/>
                <w:tabs>
                  <w:tab w:val="right" w:leader="dot" w:pos="9350"/>
                </w:tabs>
              </w:pPr>
            </w:pPrChange>
          </w:pPr>
          <w:del w:id="17" w:author="Md Shahid Sarwar" w:date="2023-08-01T14:26:00Z">
            <w:r w:rsidDel="00FC03F2">
              <w:fldChar w:fldCharType="begin"/>
            </w:r>
            <w:r w:rsidDel="00FC03F2">
              <w:delInstrText xml:space="preserve"> HYPERLINK \l "_Toc141698515" </w:delInstrText>
            </w:r>
            <w:r w:rsidDel="00FC03F2">
              <w:fldChar w:fldCharType="separate"/>
            </w:r>
            <w:r w:rsidR="00851EF1" w:rsidRPr="005C45D0" w:rsidDel="00FC03F2">
              <w:rPr>
                <w:rStyle w:val="Hyperlink"/>
                <w:noProof/>
              </w:rPr>
              <w:delText>Conclusion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5 \h </w:delInstrText>
            </w:r>
            <w:r w:rsidR="00851EF1" w:rsidDel="00FC03F2">
              <w:rPr>
                <w:noProof/>
                <w:webHidden/>
              </w:rPr>
            </w:r>
            <w:r w:rsidR="00851EF1" w:rsidDel="00FC03F2">
              <w:rPr>
                <w:noProof/>
                <w:webHidden/>
              </w:rPr>
              <w:fldChar w:fldCharType="separate"/>
            </w:r>
            <w:r w:rsidR="00851EF1" w:rsidDel="00FC03F2">
              <w:rPr>
                <w:noProof/>
                <w:webHidden/>
              </w:rPr>
              <w:delText>3</w:delText>
            </w:r>
            <w:r w:rsidR="00851EF1" w:rsidDel="00FC03F2">
              <w:rPr>
                <w:noProof/>
                <w:webHidden/>
              </w:rPr>
              <w:fldChar w:fldCharType="end"/>
            </w:r>
            <w:r w:rsidDel="00FC03F2">
              <w:rPr>
                <w:noProof/>
              </w:rPr>
              <w:fldChar w:fldCharType="end"/>
            </w:r>
          </w:del>
        </w:p>
        <w:p w14:paraId="0EEC8578" w14:textId="0F2694D8" w:rsidR="00851EF1" w:rsidDel="00FC03F2" w:rsidRDefault="00FE090A" w:rsidP="00FC03F2">
          <w:pPr>
            <w:pStyle w:val="TOCHeading"/>
            <w:rPr>
              <w:del w:id="18" w:author="Md Shahid Sarwar" w:date="2023-08-01T14:26:00Z"/>
              <w:rFonts w:eastAsiaTheme="minorEastAsia"/>
              <w:noProof/>
            </w:rPr>
            <w:pPrChange w:id="19" w:author="Md Shahid Sarwar" w:date="2023-08-01T14:26:00Z">
              <w:pPr>
                <w:pStyle w:val="TOC1"/>
                <w:tabs>
                  <w:tab w:val="right" w:leader="dot" w:pos="9350"/>
                </w:tabs>
              </w:pPr>
            </w:pPrChange>
          </w:pPr>
          <w:del w:id="20" w:author="Md Shahid Sarwar" w:date="2023-08-01T14:26:00Z">
            <w:r w:rsidDel="00FC03F2">
              <w:fldChar w:fldCharType="begin"/>
            </w:r>
            <w:r w:rsidDel="00FC03F2">
              <w:delInstrText xml:space="preserve"> HYPERLINK \l "_Toc141698516" </w:delInstrText>
            </w:r>
            <w:r w:rsidDel="00FC03F2">
              <w:fldChar w:fldCharType="separate"/>
            </w:r>
            <w:r w:rsidR="00851EF1" w:rsidRPr="005C45D0" w:rsidDel="00FC03F2">
              <w:rPr>
                <w:rStyle w:val="Hyperlink"/>
                <w:noProof/>
              </w:rPr>
              <w:delText>1 Introduction</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6 \h </w:delInstrText>
            </w:r>
            <w:r w:rsidR="00851EF1" w:rsidDel="00FC03F2">
              <w:rPr>
                <w:noProof/>
                <w:webHidden/>
              </w:rPr>
            </w:r>
            <w:r w:rsidR="00851EF1" w:rsidDel="00FC03F2">
              <w:rPr>
                <w:noProof/>
                <w:webHidden/>
              </w:rPr>
              <w:fldChar w:fldCharType="separate"/>
            </w:r>
            <w:r w:rsidR="00851EF1" w:rsidDel="00FC03F2">
              <w:rPr>
                <w:noProof/>
                <w:webHidden/>
              </w:rPr>
              <w:delText>3</w:delText>
            </w:r>
            <w:r w:rsidR="00851EF1" w:rsidDel="00FC03F2">
              <w:rPr>
                <w:noProof/>
                <w:webHidden/>
              </w:rPr>
              <w:fldChar w:fldCharType="end"/>
            </w:r>
            <w:r w:rsidDel="00FC03F2">
              <w:rPr>
                <w:noProof/>
              </w:rPr>
              <w:fldChar w:fldCharType="end"/>
            </w:r>
          </w:del>
        </w:p>
        <w:p w14:paraId="22C90CBC" w14:textId="4C8F6B61" w:rsidR="00851EF1" w:rsidDel="00FC03F2" w:rsidRDefault="00FE090A" w:rsidP="00FC03F2">
          <w:pPr>
            <w:pStyle w:val="TOCHeading"/>
            <w:rPr>
              <w:del w:id="21" w:author="Md Shahid Sarwar" w:date="2023-08-01T14:26:00Z"/>
              <w:rFonts w:eastAsiaTheme="minorEastAsia"/>
              <w:noProof/>
            </w:rPr>
            <w:pPrChange w:id="22" w:author="Md Shahid Sarwar" w:date="2023-08-01T14:26:00Z">
              <w:pPr>
                <w:pStyle w:val="TOC1"/>
                <w:tabs>
                  <w:tab w:val="right" w:leader="dot" w:pos="9350"/>
                </w:tabs>
              </w:pPr>
            </w:pPrChange>
          </w:pPr>
          <w:del w:id="23" w:author="Md Shahid Sarwar" w:date="2023-08-01T14:26:00Z">
            <w:r w:rsidDel="00FC03F2">
              <w:fldChar w:fldCharType="begin"/>
            </w:r>
            <w:r w:rsidDel="00FC03F2">
              <w:delInstrText xml:space="preserve"> HYPERLINK \l "_Toc141698517" </w:delInstrText>
            </w:r>
            <w:r w:rsidDel="00FC03F2">
              <w:fldChar w:fldCharType="separate"/>
            </w:r>
            <w:r w:rsidR="00851EF1" w:rsidRPr="005C45D0" w:rsidDel="00FC03F2">
              <w:rPr>
                <w:rStyle w:val="Hyperlink"/>
                <w:noProof/>
              </w:rPr>
              <w:delText>2.  Materials and Method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7 \h </w:delInstrText>
            </w:r>
            <w:r w:rsidR="00851EF1" w:rsidDel="00FC03F2">
              <w:rPr>
                <w:noProof/>
                <w:webHidden/>
              </w:rPr>
            </w:r>
            <w:r w:rsidR="00851EF1" w:rsidDel="00FC03F2">
              <w:rPr>
                <w:noProof/>
                <w:webHidden/>
              </w:rPr>
              <w:fldChar w:fldCharType="separate"/>
            </w:r>
            <w:r w:rsidR="00851EF1" w:rsidDel="00FC03F2">
              <w:rPr>
                <w:noProof/>
                <w:webHidden/>
              </w:rPr>
              <w:delText>4</w:delText>
            </w:r>
            <w:r w:rsidR="00851EF1" w:rsidDel="00FC03F2">
              <w:rPr>
                <w:noProof/>
                <w:webHidden/>
              </w:rPr>
              <w:fldChar w:fldCharType="end"/>
            </w:r>
            <w:r w:rsidDel="00FC03F2">
              <w:rPr>
                <w:noProof/>
              </w:rPr>
              <w:fldChar w:fldCharType="end"/>
            </w:r>
          </w:del>
        </w:p>
        <w:p w14:paraId="15FA4E5C" w14:textId="16280B9F" w:rsidR="00851EF1" w:rsidDel="00FC03F2" w:rsidRDefault="00FE090A" w:rsidP="00FC03F2">
          <w:pPr>
            <w:pStyle w:val="TOCHeading"/>
            <w:rPr>
              <w:del w:id="24" w:author="Md Shahid Sarwar" w:date="2023-08-01T14:26:00Z"/>
              <w:rFonts w:eastAsiaTheme="minorEastAsia"/>
              <w:noProof/>
            </w:rPr>
            <w:pPrChange w:id="25" w:author="Md Shahid Sarwar" w:date="2023-08-01T14:26:00Z">
              <w:pPr>
                <w:pStyle w:val="TOC2"/>
                <w:tabs>
                  <w:tab w:val="right" w:leader="dot" w:pos="9350"/>
                </w:tabs>
              </w:pPr>
            </w:pPrChange>
          </w:pPr>
          <w:del w:id="26" w:author="Md Shahid Sarwar" w:date="2023-08-01T14:26:00Z">
            <w:r w:rsidDel="00FC03F2">
              <w:fldChar w:fldCharType="begin"/>
            </w:r>
            <w:r w:rsidDel="00FC03F2">
              <w:delInstrText xml:space="preserve"> HYPERLINK \l "_Toc141698518" </w:delInstrText>
            </w:r>
            <w:r w:rsidDel="00FC03F2">
              <w:fldChar w:fldCharType="separate"/>
            </w:r>
            <w:r w:rsidR="00851EF1" w:rsidRPr="005C45D0" w:rsidDel="00FC03F2">
              <w:rPr>
                <w:rStyle w:val="Hyperlink"/>
                <w:noProof/>
              </w:rPr>
              <w:delText>2.1 Animals and Study Design</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8 \h </w:delInstrText>
            </w:r>
            <w:r w:rsidR="00851EF1" w:rsidDel="00FC03F2">
              <w:rPr>
                <w:noProof/>
                <w:webHidden/>
              </w:rPr>
            </w:r>
            <w:r w:rsidR="00851EF1" w:rsidDel="00FC03F2">
              <w:rPr>
                <w:noProof/>
                <w:webHidden/>
              </w:rPr>
              <w:fldChar w:fldCharType="separate"/>
            </w:r>
            <w:r w:rsidR="00851EF1" w:rsidDel="00FC03F2">
              <w:rPr>
                <w:noProof/>
                <w:webHidden/>
              </w:rPr>
              <w:delText>4</w:delText>
            </w:r>
            <w:r w:rsidR="00851EF1" w:rsidDel="00FC03F2">
              <w:rPr>
                <w:noProof/>
                <w:webHidden/>
              </w:rPr>
              <w:fldChar w:fldCharType="end"/>
            </w:r>
            <w:r w:rsidDel="00FC03F2">
              <w:rPr>
                <w:noProof/>
              </w:rPr>
              <w:fldChar w:fldCharType="end"/>
            </w:r>
          </w:del>
        </w:p>
        <w:p w14:paraId="3E9CCC87" w14:textId="20FBA7E2" w:rsidR="00851EF1" w:rsidDel="00FC03F2" w:rsidRDefault="00FE090A" w:rsidP="00FC03F2">
          <w:pPr>
            <w:pStyle w:val="TOCHeading"/>
            <w:rPr>
              <w:del w:id="27" w:author="Md Shahid Sarwar" w:date="2023-08-01T14:26:00Z"/>
              <w:rFonts w:eastAsiaTheme="minorEastAsia"/>
              <w:noProof/>
            </w:rPr>
            <w:pPrChange w:id="28" w:author="Md Shahid Sarwar" w:date="2023-08-01T14:26:00Z">
              <w:pPr>
                <w:pStyle w:val="TOC2"/>
                <w:tabs>
                  <w:tab w:val="right" w:leader="dot" w:pos="9350"/>
                </w:tabs>
              </w:pPr>
            </w:pPrChange>
          </w:pPr>
          <w:del w:id="29" w:author="Md Shahid Sarwar" w:date="2023-08-01T14:26:00Z">
            <w:r w:rsidDel="00FC03F2">
              <w:fldChar w:fldCharType="begin"/>
            </w:r>
            <w:r w:rsidDel="00FC03F2">
              <w:delInstrText xml:space="preserve"> HYPERLINK \l "_Toc141698519" </w:delInstrText>
            </w:r>
            <w:r w:rsidDel="00FC03F2">
              <w:fldChar w:fldCharType="separate"/>
            </w:r>
            <w:r w:rsidR="00851EF1" w:rsidRPr="005C45D0" w:rsidDel="00FC03F2">
              <w:rPr>
                <w:rStyle w:val="Hyperlink"/>
                <w:noProof/>
              </w:rPr>
              <w:delText>2.2 16S ribosomal RNA gene sequencing and analysi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19 \h </w:delInstrText>
            </w:r>
            <w:r w:rsidR="00851EF1" w:rsidDel="00FC03F2">
              <w:rPr>
                <w:noProof/>
                <w:webHidden/>
              </w:rPr>
            </w:r>
            <w:r w:rsidR="00851EF1" w:rsidDel="00FC03F2">
              <w:rPr>
                <w:noProof/>
                <w:webHidden/>
              </w:rPr>
              <w:fldChar w:fldCharType="separate"/>
            </w:r>
            <w:r w:rsidR="00851EF1" w:rsidDel="00FC03F2">
              <w:rPr>
                <w:noProof/>
                <w:webHidden/>
              </w:rPr>
              <w:delText>4</w:delText>
            </w:r>
            <w:r w:rsidR="00851EF1" w:rsidDel="00FC03F2">
              <w:rPr>
                <w:noProof/>
                <w:webHidden/>
              </w:rPr>
              <w:fldChar w:fldCharType="end"/>
            </w:r>
            <w:r w:rsidDel="00FC03F2">
              <w:rPr>
                <w:noProof/>
              </w:rPr>
              <w:fldChar w:fldCharType="end"/>
            </w:r>
          </w:del>
        </w:p>
        <w:p w14:paraId="205F3E39" w14:textId="2576413B" w:rsidR="00851EF1" w:rsidDel="00FC03F2" w:rsidRDefault="00FE090A" w:rsidP="00FC03F2">
          <w:pPr>
            <w:pStyle w:val="TOCHeading"/>
            <w:rPr>
              <w:del w:id="30" w:author="Md Shahid Sarwar" w:date="2023-08-01T14:26:00Z"/>
              <w:rFonts w:eastAsiaTheme="minorEastAsia"/>
              <w:noProof/>
            </w:rPr>
            <w:pPrChange w:id="31" w:author="Md Shahid Sarwar" w:date="2023-08-01T14:26:00Z">
              <w:pPr>
                <w:pStyle w:val="TOC2"/>
                <w:tabs>
                  <w:tab w:val="right" w:leader="dot" w:pos="9350"/>
                </w:tabs>
              </w:pPr>
            </w:pPrChange>
          </w:pPr>
          <w:del w:id="32" w:author="Md Shahid Sarwar" w:date="2023-08-01T14:26:00Z">
            <w:r w:rsidDel="00FC03F2">
              <w:fldChar w:fldCharType="begin"/>
            </w:r>
            <w:r w:rsidDel="00FC03F2">
              <w:delInstrText xml:space="preserve"> HYPERLINK \l "_Toc141698520" </w:delInstrText>
            </w:r>
            <w:r w:rsidDel="00FC03F2">
              <w:fldChar w:fldCharType="separate"/>
            </w:r>
            <w:r w:rsidR="00851EF1" w:rsidRPr="005C45D0" w:rsidDel="00FC03F2">
              <w:rPr>
                <w:rStyle w:val="Hyperlink"/>
                <w:noProof/>
              </w:rPr>
              <w:delText>2.3 Microbial metabolites analysi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0 \h </w:delInstrText>
            </w:r>
            <w:r w:rsidR="00851EF1" w:rsidDel="00FC03F2">
              <w:rPr>
                <w:noProof/>
                <w:webHidden/>
              </w:rPr>
            </w:r>
            <w:r w:rsidR="00851EF1" w:rsidDel="00FC03F2">
              <w:rPr>
                <w:noProof/>
                <w:webHidden/>
              </w:rPr>
              <w:fldChar w:fldCharType="separate"/>
            </w:r>
            <w:r w:rsidR="00851EF1" w:rsidDel="00FC03F2">
              <w:rPr>
                <w:noProof/>
                <w:webHidden/>
              </w:rPr>
              <w:delText>5</w:delText>
            </w:r>
            <w:r w:rsidR="00851EF1" w:rsidDel="00FC03F2">
              <w:rPr>
                <w:noProof/>
                <w:webHidden/>
              </w:rPr>
              <w:fldChar w:fldCharType="end"/>
            </w:r>
            <w:r w:rsidDel="00FC03F2">
              <w:rPr>
                <w:noProof/>
              </w:rPr>
              <w:fldChar w:fldCharType="end"/>
            </w:r>
          </w:del>
        </w:p>
        <w:p w14:paraId="00E2C8C2" w14:textId="6DCFF0F8" w:rsidR="00851EF1" w:rsidDel="00FC03F2" w:rsidRDefault="00FE090A" w:rsidP="00FC03F2">
          <w:pPr>
            <w:pStyle w:val="TOCHeading"/>
            <w:rPr>
              <w:del w:id="33" w:author="Md Shahid Sarwar" w:date="2023-08-01T14:26:00Z"/>
              <w:rFonts w:eastAsiaTheme="minorEastAsia"/>
              <w:noProof/>
            </w:rPr>
            <w:pPrChange w:id="34" w:author="Md Shahid Sarwar" w:date="2023-08-01T14:26:00Z">
              <w:pPr>
                <w:pStyle w:val="TOC2"/>
                <w:tabs>
                  <w:tab w:val="right" w:leader="dot" w:pos="9350"/>
                </w:tabs>
              </w:pPr>
            </w:pPrChange>
          </w:pPr>
          <w:del w:id="35" w:author="Md Shahid Sarwar" w:date="2023-08-01T14:26:00Z">
            <w:r w:rsidDel="00FC03F2">
              <w:fldChar w:fldCharType="begin"/>
            </w:r>
            <w:r w:rsidDel="00FC03F2">
              <w:delInstrText xml:space="preserve"> HYPERLINK \l "_Toc141698521" </w:delInstrText>
            </w:r>
            <w:r w:rsidDel="00FC03F2">
              <w:fldChar w:fldCharType="separate"/>
            </w:r>
            <w:r w:rsidR="00851EF1" w:rsidRPr="005C45D0" w:rsidDel="00FC03F2">
              <w:rPr>
                <w:rStyle w:val="Hyperlink"/>
                <w:noProof/>
              </w:rPr>
              <w:delText>2.4 Statistical Analyse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1 \h </w:delInstrText>
            </w:r>
            <w:r w:rsidR="00851EF1" w:rsidDel="00FC03F2">
              <w:rPr>
                <w:noProof/>
                <w:webHidden/>
              </w:rPr>
            </w:r>
            <w:r w:rsidR="00851EF1" w:rsidDel="00FC03F2">
              <w:rPr>
                <w:noProof/>
                <w:webHidden/>
              </w:rPr>
              <w:fldChar w:fldCharType="separate"/>
            </w:r>
            <w:r w:rsidR="00851EF1" w:rsidDel="00FC03F2">
              <w:rPr>
                <w:noProof/>
                <w:webHidden/>
              </w:rPr>
              <w:delText>5</w:delText>
            </w:r>
            <w:r w:rsidR="00851EF1" w:rsidDel="00FC03F2">
              <w:rPr>
                <w:noProof/>
                <w:webHidden/>
              </w:rPr>
              <w:fldChar w:fldCharType="end"/>
            </w:r>
            <w:r w:rsidDel="00FC03F2">
              <w:rPr>
                <w:noProof/>
              </w:rPr>
              <w:fldChar w:fldCharType="end"/>
            </w:r>
          </w:del>
        </w:p>
        <w:p w14:paraId="173C68DC" w14:textId="7F468E71" w:rsidR="00851EF1" w:rsidDel="00FC03F2" w:rsidRDefault="00FE090A" w:rsidP="00FC03F2">
          <w:pPr>
            <w:pStyle w:val="TOCHeading"/>
            <w:rPr>
              <w:del w:id="36" w:author="Md Shahid Sarwar" w:date="2023-08-01T14:26:00Z"/>
              <w:rFonts w:eastAsiaTheme="minorEastAsia"/>
              <w:noProof/>
            </w:rPr>
            <w:pPrChange w:id="37" w:author="Md Shahid Sarwar" w:date="2023-08-01T14:26:00Z">
              <w:pPr>
                <w:pStyle w:val="TOC1"/>
                <w:tabs>
                  <w:tab w:val="right" w:leader="dot" w:pos="9350"/>
                </w:tabs>
              </w:pPr>
            </w:pPrChange>
          </w:pPr>
          <w:del w:id="38" w:author="Md Shahid Sarwar" w:date="2023-08-01T14:26:00Z">
            <w:r w:rsidDel="00FC03F2">
              <w:fldChar w:fldCharType="begin"/>
            </w:r>
            <w:r w:rsidDel="00FC03F2">
              <w:delInstrText xml:space="preserve"> HYPERLINK \l "_Toc141698522" </w:delInstrText>
            </w:r>
            <w:r w:rsidDel="00FC03F2">
              <w:fldChar w:fldCharType="separate"/>
            </w:r>
            <w:r w:rsidR="00851EF1" w:rsidRPr="005C45D0" w:rsidDel="00FC03F2">
              <w:rPr>
                <w:rStyle w:val="Hyperlink"/>
                <w:noProof/>
              </w:rPr>
              <w:delText>3 Result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2 \h </w:delInstrText>
            </w:r>
            <w:r w:rsidR="00851EF1" w:rsidDel="00FC03F2">
              <w:rPr>
                <w:noProof/>
                <w:webHidden/>
              </w:rPr>
            </w:r>
            <w:r w:rsidR="00851EF1" w:rsidDel="00FC03F2">
              <w:rPr>
                <w:noProof/>
                <w:webHidden/>
              </w:rPr>
              <w:fldChar w:fldCharType="separate"/>
            </w:r>
            <w:r w:rsidR="00851EF1" w:rsidDel="00FC03F2">
              <w:rPr>
                <w:noProof/>
                <w:webHidden/>
              </w:rPr>
              <w:delText>6</w:delText>
            </w:r>
            <w:r w:rsidR="00851EF1" w:rsidDel="00FC03F2">
              <w:rPr>
                <w:noProof/>
                <w:webHidden/>
              </w:rPr>
              <w:fldChar w:fldCharType="end"/>
            </w:r>
            <w:r w:rsidDel="00FC03F2">
              <w:rPr>
                <w:noProof/>
              </w:rPr>
              <w:fldChar w:fldCharType="end"/>
            </w:r>
          </w:del>
        </w:p>
        <w:p w14:paraId="038F841D" w14:textId="1508BA63" w:rsidR="00851EF1" w:rsidDel="00FC03F2" w:rsidRDefault="00FE090A" w:rsidP="00FC03F2">
          <w:pPr>
            <w:pStyle w:val="TOCHeading"/>
            <w:rPr>
              <w:del w:id="39" w:author="Md Shahid Sarwar" w:date="2023-08-01T14:26:00Z"/>
              <w:rFonts w:eastAsiaTheme="minorEastAsia"/>
              <w:noProof/>
            </w:rPr>
            <w:pPrChange w:id="40" w:author="Md Shahid Sarwar" w:date="2023-08-01T14:26:00Z">
              <w:pPr>
                <w:pStyle w:val="TOC2"/>
                <w:tabs>
                  <w:tab w:val="right" w:leader="dot" w:pos="9350"/>
                </w:tabs>
              </w:pPr>
            </w:pPrChange>
          </w:pPr>
          <w:del w:id="41" w:author="Md Shahid Sarwar" w:date="2023-08-01T14:26:00Z">
            <w:r w:rsidDel="00FC03F2">
              <w:fldChar w:fldCharType="begin"/>
            </w:r>
            <w:r w:rsidDel="00FC03F2">
              <w:delInstrText xml:space="preserve"> HYPERLINK \l "_Toc141698523" </w:delInstrText>
            </w:r>
            <w:r w:rsidDel="00FC03F2">
              <w:fldChar w:fldCharType="separate"/>
            </w:r>
            <w:r w:rsidR="00851EF1" w:rsidRPr="005C45D0" w:rsidDel="00FC03F2">
              <w:rPr>
                <w:rStyle w:val="Hyperlink"/>
                <w:noProof/>
              </w:rPr>
              <w:delText>3.1 Data acquisition</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3 \h </w:delInstrText>
            </w:r>
            <w:r w:rsidR="00851EF1" w:rsidDel="00FC03F2">
              <w:rPr>
                <w:noProof/>
                <w:webHidden/>
              </w:rPr>
            </w:r>
            <w:r w:rsidR="00851EF1" w:rsidDel="00FC03F2">
              <w:rPr>
                <w:noProof/>
                <w:webHidden/>
              </w:rPr>
              <w:fldChar w:fldCharType="separate"/>
            </w:r>
            <w:r w:rsidR="00851EF1" w:rsidDel="00FC03F2">
              <w:rPr>
                <w:noProof/>
                <w:webHidden/>
              </w:rPr>
              <w:delText>6</w:delText>
            </w:r>
            <w:r w:rsidR="00851EF1" w:rsidDel="00FC03F2">
              <w:rPr>
                <w:noProof/>
                <w:webHidden/>
              </w:rPr>
              <w:fldChar w:fldCharType="end"/>
            </w:r>
            <w:r w:rsidDel="00FC03F2">
              <w:rPr>
                <w:noProof/>
              </w:rPr>
              <w:fldChar w:fldCharType="end"/>
            </w:r>
          </w:del>
        </w:p>
        <w:p w14:paraId="33CBF064" w14:textId="161D830C" w:rsidR="00851EF1" w:rsidDel="00FC03F2" w:rsidRDefault="00FE090A" w:rsidP="00FC03F2">
          <w:pPr>
            <w:pStyle w:val="TOCHeading"/>
            <w:rPr>
              <w:del w:id="42" w:author="Md Shahid Sarwar" w:date="2023-08-01T14:26:00Z"/>
              <w:rFonts w:eastAsiaTheme="minorEastAsia"/>
              <w:noProof/>
            </w:rPr>
            <w:pPrChange w:id="43" w:author="Md Shahid Sarwar" w:date="2023-08-01T14:26:00Z">
              <w:pPr>
                <w:pStyle w:val="TOC2"/>
                <w:tabs>
                  <w:tab w:val="right" w:leader="dot" w:pos="9350"/>
                </w:tabs>
              </w:pPr>
            </w:pPrChange>
          </w:pPr>
          <w:del w:id="44" w:author="Md Shahid Sarwar" w:date="2023-08-01T14:26:00Z">
            <w:r w:rsidDel="00FC03F2">
              <w:fldChar w:fldCharType="begin"/>
            </w:r>
            <w:r w:rsidDel="00FC03F2">
              <w:delInstrText xml:space="preserve"> HYPERLINK \l "_Toc141698524" </w:delInstrText>
            </w:r>
            <w:r w:rsidDel="00FC03F2">
              <w:fldChar w:fldCharType="separate"/>
            </w:r>
            <w:r w:rsidR="00851EF1" w:rsidRPr="005C45D0" w:rsidDel="00FC03F2">
              <w:rPr>
                <w:rStyle w:val="Hyperlink"/>
                <w:noProof/>
              </w:rPr>
              <w:delText>3.2 Diet, genotype and inflammation affect bacterial community richness and diversity</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4 \h </w:delInstrText>
            </w:r>
            <w:r w:rsidR="00851EF1" w:rsidDel="00FC03F2">
              <w:rPr>
                <w:noProof/>
                <w:webHidden/>
              </w:rPr>
            </w:r>
            <w:r w:rsidR="00851EF1" w:rsidDel="00FC03F2">
              <w:rPr>
                <w:noProof/>
                <w:webHidden/>
              </w:rPr>
              <w:fldChar w:fldCharType="separate"/>
            </w:r>
            <w:r w:rsidR="00851EF1" w:rsidDel="00FC03F2">
              <w:rPr>
                <w:noProof/>
                <w:webHidden/>
              </w:rPr>
              <w:delText>6</w:delText>
            </w:r>
            <w:r w:rsidR="00851EF1" w:rsidDel="00FC03F2">
              <w:rPr>
                <w:noProof/>
                <w:webHidden/>
              </w:rPr>
              <w:fldChar w:fldCharType="end"/>
            </w:r>
            <w:r w:rsidDel="00FC03F2">
              <w:rPr>
                <w:noProof/>
              </w:rPr>
              <w:fldChar w:fldCharType="end"/>
            </w:r>
          </w:del>
        </w:p>
        <w:p w14:paraId="31D1EFBA" w14:textId="781AEA09" w:rsidR="00851EF1" w:rsidDel="00FC03F2" w:rsidRDefault="00FE090A" w:rsidP="00FC03F2">
          <w:pPr>
            <w:pStyle w:val="TOCHeading"/>
            <w:rPr>
              <w:del w:id="45" w:author="Md Shahid Sarwar" w:date="2023-08-01T14:26:00Z"/>
              <w:rFonts w:eastAsiaTheme="minorEastAsia"/>
              <w:noProof/>
            </w:rPr>
            <w:pPrChange w:id="46" w:author="Md Shahid Sarwar" w:date="2023-08-01T14:26:00Z">
              <w:pPr>
                <w:pStyle w:val="TOC2"/>
                <w:tabs>
                  <w:tab w:val="right" w:leader="dot" w:pos="9350"/>
                </w:tabs>
              </w:pPr>
            </w:pPrChange>
          </w:pPr>
          <w:del w:id="47" w:author="Md Shahid Sarwar" w:date="2023-08-01T14:26:00Z">
            <w:r w:rsidDel="00FC03F2">
              <w:fldChar w:fldCharType="begin"/>
            </w:r>
            <w:r w:rsidDel="00FC03F2">
              <w:delInstrText xml:space="preserve"> HYPERLINK \l "_Toc141698525" </w:delInstrText>
            </w:r>
            <w:r w:rsidDel="00FC03F2">
              <w:fldChar w:fldCharType="separate"/>
            </w:r>
            <w:r w:rsidR="00851EF1" w:rsidRPr="005C45D0" w:rsidDel="00FC03F2">
              <w:rPr>
                <w:rStyle w:val="Hyperlink"/>
                <w:noProof/>
              </w:rPr>
              <w:delText>3.2 Principal components analysis reveal association of microbiome composition with diet and genotype</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5 \h </w:delInstrText>
            </w:r>
            <w:r w:rsidR="00851EF1" w:rsidDel="00FC03F2">
              <w:rPr>
                <w:noProof/>
                <w:webHidden/>
              </w:rPr>
            </w:r>
            <w:r w:rsidR="00851EF1" w:rsidDel="00FC03F2">
              <w:rPr>
                <w:noProof/>
                <w:webHidden/>
              </w:rPr>
              <w:fldChar w:fldCharType="separate"/>
            </w:r>
            <w:r w:rsidR="00851EF1" w:rsidDel="00FC03F2">
              <w:rPr>
                <w:noProof/>
                <w:webHidden/>
              </w:rPr>
              <w:delText>6</w:delText>
            </w:r>
            <w:r w:rsidR="00851EF1" w:rsidDel="00FC03F2">
              <w:rPr>
                <w:noProof/>
                <w:webHidden/>
              </w:rPr>
              <w:fldChar w:fldCharType="end"/>
            </w:r>
            <w:r w:rsidDel="00FC03F2">
              <w:rPr>
                <w:noProof/>
              </w:rPr>
              <w:fldChar w:fldCharType="end"/>
            </w:r>
          </w:del>
        </w:p>
        <w:p w14:paraId="5DE68806" w14:textId="0E57926D" w:rsidR="00851EF1" w:rsidDel="00FC03F2" w:rsidRDefault="00FE090A" w:rsidP="00FC03F2">
          <w:pPr>
            <w:pStyle w:val="TOCHeading"/>
            <w:rPr>
              <w:del w:id="48" w:author="Md Shahid Sarwar" w:date="2023-08-01T14:26:00Z"/>
              <w:rFonts w:eastAsiaTheme="minorEastAsia"/>
              <w:noProof/>
            </w:rPr>
            <w:pPrChange w:id="49" w:author="Md Shahid Sarwar" w:date="2023-08-01T14:26:00Z">
              <w:pPr>
                <w:pStyle w:val="TOC2"/>
                <w:tabs>
                  <w:tab w:val="right" w:leader="dot" w:pos="9350"/>
                </w:tabs>
              </w:pPr>
            </w:pPrChange>
          </w:pPr>
          <w:del w:id="50" w:author="Md Shahid Sarwar" w:date="2023-08-01T14:26:00Z">
            <w:r w:rsidDel="00FC03F2">
              <w:fldChar w:fldCharType="begin"/>
            </w:r>
            <w:r w:rsidDel="00FC03F2">
              <w:delInstrText xml:space="preserve"> HYPERLINK \l "_Toc141698526" </w:delInstrText>
            </w:r>
            <w:r w:rsidDel="00FC03F2">
              <w:fldChar w:fldCharType="separate"/>
            </w:r>
            <w:r w:rsidR="00851EF1" w:rsidRPr="005C45D0" w:rsidDel="00FC03F2">
              <w:rPr>
                <w:rStyle w:val="Hyperlink"/>
                <w:noProof/>
              </w:rPr>
              <w:delText>3.3 Firmicutes/Bacteroidetes ratio</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6 \h </w:delInstrText>
            </w:r>
            <w:r w:rsidR="00851EF1" w:rsidDel="00FC03F2">
              <w:rPr>
                <w:noProof/>
                <w:webHidden/>
              </w:rPr>
            </w:r>
            <w:r w:rsidR="00851EF1" w:rsidDel="00FC03F2">
              <w:rPr>
                <w:noProof/>
                <w:webHidden/>
              </w:rPr>
              <w:fldChar w:fldCharType="separate"/>
            </w:r>
            <w:r w:rsidR="00851EF1" w:rsidDel="00FC03F2">
              <w:rPr>
                <w:noProof/>
                <w:webHidden/>
              </w:rPr>
              <w:delText>7</w:delText>
            </w:r>
            <w:r w:rsidR="00851EF1" w:rsidDel="00FC03F2">
              <w:rPr>
                <w:noProof/>
                <w:webHidden/>
              </w:rPr>
              <w:fldChar w:fldCharType="end"/>
            </w:r>
            <w:r w:rsidDel="00FC03F2">
              <w:rPr>
                <w:noProof/>
              </w:rPr>
              <w:fldChar w:fldCharType="end"/>
            </w:r>
          </w:del>
        </w:p>
        <w:p w14:paraId="6FFD4161" w14:textId="1B2A8DBD" w:rsidR="00851EF1" w:rsidDel="00FC03F2" w:rsidRDefault="00FE090A" w:rsidP="00FC03F2">
          <w:pPr>
            <w:pStyle w:val="TOCHeading"/>
            <w:rPr>
              <w:del w:id="51" w:author="Md Shahid Sarwar" w:date="2023-08-01T14:26:00Z"/>
              <w:rFonts w:eastAsiaTheme="minorEastAsia"/>
              <w:noProof/>
            </w:rPr>
            <w:pPrChange w:id="52" w:author="Md Shahid Sarwar" w:date="2023-08-01T14:26:00Z">
              <w:pPr>
                <w:pStyle w:val="TOC2"/>
                <w:tabs>
                  <w:tab w:val="right" w:leader="dot" w:pos="9350"/>
                </w:tabs>
              </w:pPr>
            </w:pPrChange>
          </w:pPr>
          <w:del w:id="53" w:author="Md Shahid Sarwar" w:date="2023-08-01T14:26:00Z">
            <w:r w:rsidDel="00FC03F2">
              <w:fldChar w:fldCharType="begin"/>
            </w:r>
            <w:r w:rsidDel="00FC03F2">
              <w:delInstrText xml:space="preserve"> HYPERLINK \l "_Toc141698527" </w:delInstrText>
            </w:r>
            <w:r w:rsidDel="00FC03F2">
              <w:fldChar w:fldCharType="separate"/>
            </w:r>
            <w:r w:rsidR="00851EF1" w:rsidRPr="005C45D0" w:rsidDel="00FC03F2">
              <w:rPr>
                <w:rStyle w:val="Hyperlink"/>
                <w:noProof/>
              </w:rPr>
              <w:delText>3.4 Linear Discriminant Analysis of aging and dietary effect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7 \h </w:delInstrText>
            </w:r>
            <w:r w:rsidR="00851EF1" w:rsidDel="00FC03F2">
              <w:rPr>
                <w:noProof/>
                <w:webHidden/>
              </w:rPr>
            </w:r>
            <w:r w:rsidR="00851EF1" w:rsidDel="00FC03F2">
              <w:rPr>
                <w:noProof/>
                <w:webHidden/>
              </w:rPr>
              <w:fldChar w:fldCharType="separate"/>
            </w:r>
            <w:r w:rsidR="00851EF1" w:rsidDel="00FC03F2">
              <w:rPr>
                <w:noProof/>
                <w:webHidden/>
              </w:rPr>
              <w:delText>8</w:delText>
            </w:r>
            <w:r w:rsidR="00851EF1" w:rsidDel="00FC03F2">
              <w:rPr>
                <w:noProof/>
                <w:webHidden/>
              </w:rPr>
              <w:fldChar w:fldCharType="end"/>
            </w:r>
            <w:r w:rsidDel="00FC03F2">
              <w:rPr>
                <w:noProof/>
              </w:rPr>
              <w:fldChar w:fldCharType="end"/>
            </w:r>
          </w:del>
        </w:p>
        <w:p w14:paraId="61C21DAC" w14:textId="4583DBC5" w:rsidR="00851EF1" w:rsidDel="00FC03F2" w:rsidRDefault="00FE090A" w:rsidP="00FC03F2">
          <w:pPr>
            <w:pStyle w:val="TOCHeading"/>
            <w:rPr>
              <w:del w:id="54" w:author="Md Shahid Sarwar" w:date="2023-08-01T14:26:00Z"/>
              <w:rFonts w:eastAsiaTheme="minorEastAsia"/>
              <w:noProof/>
            </w:rPr>
            <w:pPrChange w:id="55" w:author="Md Shahid Sarwar" w:date="2023-08-01T14:26:00Z">
              <w:pPr>
                <w:pStyle w:val="TOC2"/>
                <w:tabs>
                  <w:tab w:val="right" w:leader="dot" w:pos="9350"/>
                </w:tabs>
              </w:pPr>
            </w:pPrChange>
          </w:pPr>
          <w:del w:id="56" w:author="Md Shahid Sarwar" w:date="2023-08-01T14:26:00Z">
            <w:r w:rsidDel="00FC03F2">
              <w:lastRenderedPageBreak/>
              <w:fldChar w:fldCharType="begin"/>
            </w:r>
            <w:r w:rsidDel="00FC03F2">
              <w:delInstrText xml:space="preserve"> HYPERLINK \l "_Toc141698528" </w:delInstrText>
            </w:r>
            <w:r w:rsidDel="00FC03F2">
              <w:fldChar w:fldCharType="separate"/>
            </w:r>
            <w:r w:rsidR="00851EF1" w:rsidRPr="005C45D0" w:rsidDel="00FC03F2">
              <w:rPr>
                <w:rStyle w:val="Hyperlink"/>
                <w:noProof/>
              </w:rPr>
              <w:delText>3.5 PEITC and cranberry feeding partially reverse the DSS-induced changes in fecal metabolome</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8 \h </w:delInstrText>
            </w:r>
            <w:r w:rsidR="00851EF1" w:rsidDel="00FC03F2">
              <w:rPr>
                <w:noProof/>
                <w:webHidden/>
              </w:rPr>
            </w:r>
            <w:r w:rsidR="00851EF1" w:rsidDel="00FC03F2">
              <w:rPr>
                <w:noProof/>
                <w:webHidden/>
              </w:rPr>
              <w:fldChar w:fldCharType="separate"/>
            </w:r>
            <w:r w:rsidR="00851EF1" w:rsidDel="00FC03F2">
              <w:rPr>
                <w:noProof/>
                <w:webHidden/>
              </w:rPr>
              <w:delText>8</w:delText>
            </w:r>
            <w:r w:rsidR="00851EF1" w:rsidDel="00FC03F2">
              <w:rPr>
                <w:noProof/>
                <w:webHidden/>
              </w:rPr>
              <w:fldChar w:fldCharType="end"/>
            </w:r>
            <w:r w:rsidDel="00FC03F2">
              <w:rPr>
                <w:noProof/>
              </w:rPr>
              <w:fldChar w:fldCharType="end"/>
            </w:r>
          </w:del>
        </w:p>
        <w:p w14:paraId="6EF93E00" w14:textId="207A3505" w:rsidR="00851EF1" w:rsidDel="00FC03F2" w:rsidRDefault="00FE090A" w:rsidP="00FC03F2">
          <w:pPr>
            <w:pStyle w:val="TOCHeading"/>
            <w:rPr>
              <w:del w:id="57" w:author="Md Shahid Sarwar" w:date="2023-08-01T14:26:00Z"/>
              <w:rFonts w:eastAsiaTheme="minorEastAsia"/>
              <w:noProof/>
            </w:rPr>
            <w:pPrChange w:id="58" w:author="Md Shahid Sarwar" w:date="2023-08-01T14:26:00Z">
              <w:pPr>
                <w:pStyle w:val="TOC1"/>
                <w:tabs>
                  <w:tab w:val="right" w:leader="dot" w:pos="9350"/>
                </w:tabs>
              </w:pPr>
            </w:pPrChange>
          </w:pPr>
          <w:del w:id="59" w:author="Md Shahid Sarwar" w:date="2023-08-01T14:26:00Z">
            <w:r w:rsidDel="00FC03F2">
              <w:fldChar w:fldCharType="begin"/>
            </w:r>
            <w:r w:rsidDel="00FC03F2">
              <w:delInstrText xml:space="preserve"> HYPERLINK \l "_Toc141698529" </w:delInstrText>
            </w:r>
            <w:r w:rsidDel="00FC03F2">
              <w:fldChar w:fldCharType="separate"/>
            </w:r>
            <w:r w:rsidR="00851EF1" w:rsidRPr="005C45D0" w:rsidDel="00FC03F2">
              <w:rPr>
                <w:rStyle w:val="Hyperlink"/>
                <w:noProof/>
              </w:rPr>
              <w:delText>4 Discussion</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29 \h </w:delInstrText>
            </w:r>
            <w:r w:rsidR="00851EF1" w:rsidDel="00FC03F2">
              <w:rPr>
                <w:noProof/>
                <w:webHidden/>
              </w:rPr>
            </w:r>
            <w:r w:rsidR="00851EF1" w:rsidDel="00FC03F2">
              <w:rPr>
                <w:noProof/>
                <w:webHidden/>
              </w:rPr>
              <w:fldChar w:fldCharType="separate"/>
            </w:r>
            <w:r w:rsidR="00851EF1" w:rsidDel="00FC03F2">
              <w:rPr>
                <w:noProof/>
                <w:webHidden/>
              </w:rPr>
              <w:delText>9</w:delText>
            </w:r>
            <w:r w:rsidR="00851EF1" w:rsidDel="00FC03F2">
              <w:rPr>
                <w:noProof/>
                <w:webHidden/>
              </w:rPr>
              <w:fldChar w:fldCharType="end"/>
            </w:r>
            <w:r w:rsidDel="00FC03F2">
              <w:rPr>
                <w:noProof/>
              </w:rPr>
              <w:fldChar w:fldCharType="end"/>
            </w:r>
          </w:del>
        </w:p>
        <w:p w14:paraId="6ACC8321" w14:textId="44E8A4AE" w:rsidR="00851EF1" w:rsidDel="00FC03F2" w:rsidRDefault="00FE090A" w:rsidP="00FC03F2">
          <w:pPr>
            <w:pStyle w:val="TOCHeading"/>
            <w:rPr>
              <w:del w:id="60" w:author="Md Shahid Sarwar" w:date="2023-08-01T14:26:00Z"/>
              <w:rFonts w:eastAsiaTheme="minorEastAsia"/>
              <w:noProof/>
            </w:rPr>
            <w:pPrChange w:id="61" w:author="Md Shahid Sarwar" w:date="2023-08-01T14:26:00Z">
              <w:pPr>
                <w:pStyle w:val="TOC1"/>
                <w:tabs>
                  <w:tab w:val="right" w:leader="dot" w:pos="9350"/>
                </w:tabs>
              </w:pPr>
            </w:pPrChange>
          </w:pPr>
          <w:del w:id="62" w:author="Md Shahid Sarwar" w:date="2023-08-01T14:26:00Z">
            <w:r w:rsidDel="00FC03F2">
              <w:fldChar w:fldCharType="begin"/>
            </w:r>
            <w:r w:rsidDel="00FC03F2">
              <w:delInstrText xml:space="preserve"> HYPERLINK \l "_Toc141698530" </w:delInstrText>
            </w:r>
            <w:r w:rsidDel="00FC03F2">
              <w:fldChar w:fldCharType="separate"/>
            </w:r>
            <w:r w:rsidR="00851EF1" w:rsidRPr="005C45D0" w:rsidDel="00FC03F2">
              <w:rPr>
                <w:rStyle w:val="Hyperlink"/>
                <w:noProof/>
              </w:rPr>
              <w:delText>5 Acknowledgment</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30 \h </w:delInstrText>
            </w:r>
            <w:r w:rsidR="00851EF1" w:rsidDel="00FC03F2">
              <w:rPr>
                <w:noProof/>
                <w:webHidden/>
              </w:rPr>
            </w:r>
            <w:r w:rsidR="00851EF1" w:rsidDel="00FC03F2">
              <w:rPr>
                <w:noProof/>
                <w:webHidden/>
              </w:rPr>
              <w:fldChar w:fldCharType="separate"/>
            </w:r>
            <w:r w:rsidR="00851EF1" w:rsidDel="00FC03F2">
              <w:rPr>
                <w:noProof/>
                <w:webHidden/>
              </w:rPr>
              <w:delText>11</w:delText>
            </w:r>
            <w:r w:rsidR="00851EF1" w:rsidDel="00FC03F2">
              <w:rPr>
                <w:noProof/>
                <w:webHidden/>
              </w:rPr>
              <w:fldChar w:fldCharType="end"/>
            </w:r>
            <w:r w:rsidDel="00FC03F2">
              <w:rPr>
                <w:noProof/>
              </w:rPr>
              <w:fldChar w:fldCharType="end"/>
            </w:r>
          </w:del>
        </w:p>
        <w:p w14:paraId="42CF7004" w14:textId="31673874" w:rsidR="00851EF1" w:rsidDel="00FC03F2" w:rsidRDefault="00FE090A" w:rsidP="00FC03F2">
          <w:pPr>
            <w:pStyle w:val="TOCHeading"/>
            <w:rPr>
              <w:del w:id="63" w:author="Md Shahid Sarwar" w:date="2023-08-01T14:26:00Z"/>
              <w:rFonts w:eastAsiaTheme="minorEastAsia"/>
              <w:noProof/>
            </w:rPr>
            <w:pPrChange w:id="64" w:author="Md Shahid Sarwar" w:date="2023-08-01T14:26:00Z">
              <w:pPr>
                <w:pStyle w:val="TOC1"/>
                <w:tabs>
                  <w:tab w:val="right" w:leader="dot" w:pos="9350"/>
                </w:tabs>
              </w:pPr>
            </w:pPrChange>
          </w:pPr>
          <w:del w:id="65" w:author="Md Shahid Sarwar" w:date="2023-08-01T14:26:00Z">
            <w:r w:rsidDel="00FC03F2">
              <w:fldChar w:fldCharType="begin"/>
            </w:r>
            <w:r w:rsidDel="00FC03F2">
              <w:delInstrText xml:space="preserve"> HYPERLINK \l "_Toc141698531" </w:delInstrText>
            </w:r>
            <w:r w:rsidDel="00FC03F2">
              <w:fldChar w:fldCharType="separate"/>
            </w:r>
            <w:r w:rsidR="00851EF1" w:rsidRPr="005C45D0" w:rsidDel="00FC03F2">
              <w:rPr>
                <w:rStyle w:val="Hyperlink"/>
                <w:noProof/>
              </w:rPr>
              <w:delText>6 Conflict of Interest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31 \h </w:delInstrText>
            </w:r>
            <w:r w:rsidR="00851EF1" w:rsidDel="00FC03F2">
              <w:rPr>
                <w:noProof/>
                <w:webHidden/>
              </w:rPr>
            </w:r>
            <w:r w:rsidR="00851EF1" w:rsidDel="00FC03F2">
              <w:rPr>
                <w:noProof/>
                <w:webHidden/>
              </w:rPr>
              <w:fldChar w:fldCharType="separate"/>
            </w:r>
            <w:r w:rsidR="00851EF1" w:rsidDel="00FC03F2">
              <w:rPr>
                <w:noProof/>
                <w:webHidden/>
              </w:rPr>
              <w:delText>11</w:delText>
            </w:r>
            <w:r w:rsidR="00851EF1" w:rsidDel="00FC03F2">
              <w:rPr>
                <w:noProof/>
                <w:webHidden/>
              </w:rPr>
              <w:fldChar w:fldCharType="end"/>
            </w:r>
            <w:r w:rsidDel="00FC03F2">
              <w:rPr>
                <w:noProof/>
              </w:rPr>
              <w:fldChar w:fldCharType="end"/>
            </w:r>
          </w:del>
        </w:p>
        <w:p w14:paraId="2B091A01" w14:textId="73B97564" w:rsidR="00851EF1" w:rsidDel="00FC03F2" w:rsidRDefault="00FE090A" w:rsidP="00FC03F2">
          <w:pPr>
            <w:pStyle w:val="TOCHeading"/>
            <w:rPr>
              <w:del w:id="66" w:author="Md Shahid Sarwar" w:date="2023-08-01T14:26:00Z"/>
              <w:rFonts w:eastAsiaTheme="minorEastAsia"/>
              <w:noProof/>
            </w:rPr>
            <w:pPrChange w:id="67" w:author="Md Shahid Sarwar" w:date="2023-08-01T14:26:00Z">
              <w:pPr>
                <w:pStyle w:val="TOC1"/>
                <w:tabs>
                  <w:tab w:val="right" w:leader="dot" w:pos="9350"/>
                </w:tabs>
              </w:pPr>
            </w:pPrChange>
          </w:pPr>
          <w:del w:id="68" w:author="Md Shahid Sarwar" w:date="2023-08-01T14:26:00Z">
            <w:r w:rsidDel="00FC03F2">
              <w:fldChar w:fldCharType="begin"/>
            </w:r>
            <w:r w:rsidDel="00FC03F2">
              <w:delInstrText xml:space="preserve"> HYPERLINK \l "_Toc141698532" </w:delInstrText>
            </w:r>
            <w:r w:rsidDel="00FC03F2">
              <w:fldChar w:fldCharType="separate"/>
            </w:r>
            <w:r w:rsidR="00851EF1" w:rsidRPr="005C45D0" w:rsidDel="00FC03F2">
              <w:rPr>
                <w:rStyle w:val="Hyperlink"/>
                <w:noProof/>
              </w:rPr>
              <w:delText>7 Autor Contribution</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32 \h </w:delInstrText>
            </w:r>
            <w:r w:rsidR="00851EF1" w:rsidDel="00FC03F2">
              <w:rPr>
                <w:noProof/>
                <w:webHidden/>
              </w:rPr>
            </w:r>
            <w:r w:rsidR="00851EF1" w:rsidDel="00FC03F2">
              <w:rPr>
                <w:noProof/>
                <w:webHidden/>
              </w:rPr>
              <w:fldChar w:fldCharType="separate"/>
            </w:r>
            <w:r w:rsidR="00851EF1" w:rsidDel="00FC03F2">
              <w:rPr>
                <w:noProof/>
                <w:webHidden/>
              </w:rPr>
              <w:delText>12</w:delText>
            </w:r>
            <w:r w:rsidR="00851EF1" w:rsidDel="00FC03F2">
              <w:rPr>
                <w:noProof/>
                <w:webHidden/>
              </w:rPr>
              <w:fldChar w:fldCharType="end"/>
            </w:r>
            <w:r w:rsidDel="00FC03F2">
              <w:rPr>
                <w:noProof/>
              </w:rPr>
              <w:fldChar w:fldCharType="end"/>
            </w:r>
          </w:del>
        </w:p>
        <w:p w14:paraId="173755F5" w14:textId="5F234BED" w:rsidR="00851EF1" w:rsidDel="00FC03F2" w:rsidRDefault="00FE090A" w:rsidP="00FC03F2">
          <w:pPr>
            <w:pStyle w:val="TOCHeading"/>
            <w:rPr>
              <w:del w:id="69" w:author="Md Shahid Sarwar" w:date="2023-08-01T14:26:00Z"/>
              <w:rFonts w:eastAsiaTheme="minorEastAsia"/>
              <w:noProof/>
            </w:rPr>
            <w:pPrChange w:id="70" w:author="Md Shahid Sarwar" w:date="2023-08-01T14:26:00Z">
              <w:pPr>
                <w:pStyle w:val="TOC1"/>
                <w:tabs>
                  <w:tab w:val="right" w:leader="dot" w:pos="9350"/>
                </w:tabs>
              </w:pPr>
            </w:pPrChange>
          </w:pPr>
          <w:del w:id="71" w:author="Md Shahid Sarwar" w:date="2023-08-01T14:26:00Z">
            <w:r w:rsidDel="00FC03F2">
              <w:fldChar w:fldCharType="begin"/>
            </w:r>
            <w:r w:rsidDel="00FC03F2">
              <w:delInstrText xml:space="preserve"> HYPERLINK \l "_Toc141698533" </w:delInstrText>
            </w:r>
            <w:r w:rsidDel="00FC03F2">
              <w:fldChar w:fldCharType="separate"/>
            </w:r>
            <w:r w:rsidR="00851EF1" w:rsidRPr="005C45D0" w:rsidDel="00FC03F2">
              <w:rPr>
                <w:rStyle w:val="Hyperlink"/>
                <w:noProof/>
              </w:rPr>
              <w:delText>8 Figures and Table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33 \h </w:delInstrText>
            </w:r>
            <w:r w:rsidR="00851EF1" w:rsidDel="00FC03F2">
              <w:rPr>
                <w:noProof/>
                <w:webHidden/>
              </w:rPr>
            </w:r>
            <w:r w:rsidR="00851EF1" w:rsidDel="00FC03F2">
              <w:rPr>
                <w:noProof/>
                <w:webHidden/>
              </w:rPr>
              <w:fldChar w:fldCharType="separate"/>
            </w:r>
            <w:r w:rsidR="00851EF1" w:rsidDel="00FC03F2">
              <w:rPr>
                <w:noProof/>
                <w:webHidden/>
              </w:rPr>
              <w:delText>12</w:delText>
            </w:r>
            <w:r w:rsidR="00851EF1" w:rsidDel="00FC03F2">
              <w:rPr>
                <w:noProof/>
                <w:webHidden/>
              </w:rPr>
              <w:fldChar w:fldCharType="end"/>
            </w:r>
            <w:r w:rsidDel="00FC03F2">
              <w:rPr>
                <w:noProof/>
              </w:rPr>
              <w:fldChar w:fldCharType="end"/>
            </w:r>
          </w:del>
        </w:p>
        <w:p w14:paraId="40E95752" w14:textId="2437693A" w:rsidR="00851EF1" w:rsidDel="00FC03F2" w:rsidRDefault="00FE090A" w:rsidP="00FC03F2">
          <w:pPr>
            <w:pStyle w:val="TOCHeading"/>
            <w:rPr>
              <w:del w:id="72" w:author="Md Shahid Sarwar" w:date="2023-08-01T14:26:00Z"/>
              <w:rFonts w:eastAsiaTheme="minorEastAsia"/>
              <w:noProof/>
            </w:rPr>
            <w:pPrChange w:id="73" w:author="Md Shahid Sarwar" w:date="2023-08-01T14:26:00Z">
              <w:pPr>
                <w:pStyle w:val="TOC1"/>
                <w:tabs>
                  <w:tab w:val="right" w:leader="dot" w:pos="9350"/>
                </w:tabs>
              </w:pPr>
            </w:pPrChange>
          </w:pPr>
          <w:del w:id="74" w:author="Md Shahid Sarwar" w:date="2023-08-01T14:26:00Z">
            <w:r w:rsidDel="00FC03F2">
              <w:fldChar w:fldCharType="begin"/>
            </w:r>
            <w:r w:rsidDel="00FC03F2">
              <w:delInstrText xml:space="preserve"> HYPERLINK \l "_Toc141698534" </w:delInstrText>
            </w:r>
            <w:r w:rsidDel="00FC03F2">
              <w:fldChar w:fldCharType="separate"/>
            </w:r>
            <w:r w:rsidR="00851EF1" w:rsidRPr="005C45D0" w:rsidDel="00FC03F2">
              <w:rPr>
                <w:rStyle w:val="Hyperlink"/>
                <w:noProof/>
              </w:rPr>
              <w:delText>9 References</w:delText>
            </w:r>
            <w:r w:rsidR="00851EF1" w:rsidDel="00FC03F2">
              <w:rPr>
                <w:noProof/>
                <w:webHidden/>
              </w:rPr>
              <w:tab/>
            </w:r>
            <w:r w:rsidR="00851EF1" w:rsidDel="00FC03F2">
              <w:rPr>
                <w:noProof/>
                <w:webHidden/>
              </w:rPr>
              <w:fldChar w:fldCharType="begin"/>
            </w:r>
            <w:r w:rsidR="00851EF1" w:rsidDel="00FC03F2">
              <w:rPr>
                <w:noProof/>
                <w:webHidden/>
              </w:rPr>
              <w:delInstrText xml:space="preserve"> PAGEREF _Toc141698534 \h </w:delInstrText>
            </w:r>
            <w:r w:rsidR="00851EF1" w:rsidDel="00FC03F2">
              <w:rPr>
                <w:noProof/>
                <w:webHidden/>
              </w:rPr>
            </w:r>
            <w:r w:rsidR="00851EF1" w:rsidDel="00FC03F2">
              <w:rPr>
                <w:noProof/>
                <w:webHidden/>
              </w:rPr>
              <w:fldChar w:fldCharType="separate"/>
            </w:r>
            <w:r w:rsidR="00851EF1" w:rsidDel="00FC03F2">
              <w:rPr>
                <w:noProof/>
                <w:webHidden/>
              </w:rPr>
              <w:delText>22</w:delText>
            </w:r>
            <w:r w:rsidR="00851EF1" w:rsidDel="00FC03F2">
              <w:rPr>
                <w:noProof/>
                <w:webHidden/>
              </w:rPr>
              <w:fldChar w:fldCharType="end"/>
            </w:r>
            <w:r w:rsidDel="00FC03F2">
              <w:rPr>
                <w:noProof/>
              </w:rPr>
              <w:fldChar w:fldCharType="end"/>
            </w:r>
          </w:del>
        </w:p>
        <w:p w14:paraId="29C65339" w14:textId="7CCC984E" w:rsidR="00A43D9D" w:rsidRPr="00A43D9D" w:rsidRDefault="00A43D9D" w:rsidP="00FC03F2">
          <w:pPr>
            <w:pStyle w:val="TOCHeading"/>
            <w:pPrChange w:id="75" w:author="Md Shahid Sarwar" w:date="2023-08-01T14:26:00Z">
              <w:pPr/>
            </w:pPrChange>
          </w:pPr>
          <w:del w:id="76" w:author="Md Shahid Sarwar" w:date="2023-08-01T14:26:00Z">
            <w:r w:rsidDel="00FC03F2">
              <w:rPr>
                <w:b/>
                <w:bCs/>
                <w:noProof/>
              </w:rPr>
              <w:fldChar w:fldCharType="end"/>
            </w:r>
          </w:del>
        </w:p>
      </w:sdtContent>
    </w:sdt>
    <w:p w14:paraId="5D146618" w14:textId="021E58DF" w:rsidR="00BB18AB" w:rsidRDefault="00BB18AB" w:rsidP="00A43D9D">
      <w:pPr>
        <w:pStyle w:val="Heading1"/>
      </w:pPr>
      <w:bookmarkStart w:id="77" w:name="_Toc141698512"/>
      <w:bookmarkStart w:id="78" w:name="_Toc128143904"/>
      <w:r>
        <w:t>Abstract</w:t>
      </w:r>
      <w:bookmarkEnd w:id="77"/>
    </w:p>
    <w:p w14:paraId="1225330B" w14:textId="77777777" w:rsidR="00E90F16" w:rsidRPr="00E90F16" w:rsidRDefault="00E90F16" w:rsidP="00851EF1">
      <w:pPr>
        <w:pStyle w:val="Heading2"/>
      </w:pPr>
      <w:bookmarkStart w:id="79" w:name="_Toc141698513"/>
      <w:r w:rsidRPr="00E90F16">
        <w:t>Scope</w:t>
      </w:r>
      <w:bookmarkEnd w:id="79"/>
    </w:p>
    <w:p w14:paraId="3823E0B3" w14:textId="77777777" w:rsidR="00E90F16" w:rsidRPr="00E90F16" w:rsidRDefault="00E90F16" w:rsidP="00E90F16">
      <w:pPr>
        <w:rPr>
          <w:rFonts w:ascii="Times New Roman" w:hAnsi="Times New Roman" w:cs="Times New Roman"/>
          <w:sz w:val="24"/>
          <w:szCs w:val="24"/>
        </w:rPr>
      </w:pPr>
      <w:r w:rsidRPr="00E90F16">
        <w:rPr>
          <w:rFonts w:ascii="Times New Roman" w:hAnsi="Times New Roman" w:cs="Times New Roman"/>
          <w:sz w:val="24"/>
          <w:szCs w:val="24"/>
        </w:rPr>
        <w:t>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Microbes and metabolites interactions play crucial roles in maintaining gastrointestinal tract balance.</w:t>
      </w:r>
    </w:p>
    <w:p w14:paraId="536FF33D" w14:textId="77777777" w:rsidR="00E90F16" w:rsidRPr="00E90F16" w:rsidRDefault="00E90F16" w:rsidP="00851EF1">
      <w:pPr>
        <w:pStyle w:val="Heading2"/>
      </w:pPr>
      <w:bookmarkStart w:id="80" w:name="_Toc141698514"/>
      <w:commentRangeStart w:id="81"/>
      <w:r w:rsidRPr="00E90F16">
        <w:t>Methods and results</w:t>
      </w:r>
      <w:bookmarkEnd w:id="80"/>
    </w:p>
    <w:p w14:paraId="6330F69F" w14:textId="77777777" w:rsidR="00FC03F2" w:rsidRDefault="00E90F16" w:rsidP="00FC03F2">
      <w:pPr>
        <w:rPr>
          <w:moveTo w:id="82" w:author="Md Shahid Sarwar" w:date="2023-08-01T14:19:00Z"/>
        </w:rPr>
      </w:pPr>
      <w:r w:rsidRPr="00E90F16">
        <w:rPr>
          <w:rFonts w:ascii="Times New Roman" w:hAnsi="Times New Roman" w:cs="Times New Roman"/>
          <w:sz w:val="24"/>
          <w:szCs w:val="24"/>
        </w:rPr>
        <w:t xml:space="preserve">In this study, we focused on the alteration of </w:t>
      </w:r>
      <w:r>
        <w:rPr>
          <w:rFonts w:ascii="Times New Roman" w:hAnsi="Times New Roman" w:cs="Times New Roman"/>
          <w:sz w:val="24"/>
          <w:szCs w:val="24"/>
        </w:rPr>
        <w:t xml:space="preserve">gut microbiomes and metabolomes by </w:t>
      </w:r>
      <w:r w:rsidRPr="00E90F16">
        <w:rPr>
          <w:rFonts w:ascii="Times New Roman" w:hAnsi="Times New Roman" w:cs="Times New Roman"/>
          <w:sz w:val="24"/>
          <w:szCs w:val="24"/>
        </w:rPr>
        <w:t xml:space="preserve">cranberry and PEITC </w:t>
      </w:r>
      <w:r>
        <w:rPr>
          <w:rFonts w:ascii="Times New Roman" w:hAnsi="Times New Roman" w:cs="Times New Roman"/>
          <w:sz w:val="24"/>
          <w:szCs w:val="24"/>
        </w:rPr>
        <w:t>enriched diets in</w:t>
      </w:r>
      <w:r w:rsidRPr="00E90F16">
        <w:rPr>
          <w:rFonts w:ascii="Times New Roman" w:hAnsi="Times New Roman" w:cs="Times New Roman"/>
          <w:sz w:val="24"/>
          <w:szCs w:val="24"/>
        </w:rPr>
        <w:t xml:space="preserve"> wide-type (WT) and Nrf2 knockout (KO), and its potentials in reducing the risk of inflammation. We </w:t>
      </w:r>
      <w:r>
        <w:rPr>
          <w:rFonts w:ascii="Times New Roman" w:hAnsi="Times New Roman" w:cs="Times New Roman"/>
          <w:sz w:val="24"/>
          <w:szCs w:val="24"/>
        </w:rPr>
        <w:t xml:space="preserve">have </w:t>
      </w:r>
      <w:r w:rsidRPr="00E90F16">
        <w:rPr>
          <w:rFonts w:ascii="Times New Roman" w:hAnsi="Times New Roman" w:cs="Times New Roman"/>
          <w:sz w:val="24"/>
          <w:szCs w:val="24"/>
        </w:rPr>
        <w:t xml:space="preserve">found that Nrf2 KO mice had higher alpha diversity </w:t>
      </w:r>
      <w:r>
        <w:rPr>
          <w:rFonts w:ascii="Times New Roman" w:hAnsi="Times New Roman" w:cs="Times New Roman"/>
          <w:sz w:val="24"/>
          <w:szCs w:val="24"/>
        </w:rPr>
        <w:t>compared to</w:t>
      </w:r>
      <w:r w:rsidRPr="00E90F16">
        <w:rPr>
          <w:rFonts w:ascii="Times New Roman" w:hAnsi="Times New Roman" w:cs="Times New Roman"/>
          <w:sz w:val="24"/>
          <w:szCs w:val="24"/>
        </w:rPr>
        <w:t xml:space="preserve"> WT. Cranberry and PEITC </w:t>
      </w:r>
      <w:r>
        <w:rPr>
          <w:rFonts w:ascii="Times New Roman" w:hAnsi="Times New Roman" w:cs="Times New Roman"/>
          <w:sz w:val="24"/>
          <w:szCs w:val="24"/>
        </w:rPr>
        <w:t>limited</w:t>
      </w:r>
      <w:r w:rsidRPr="00E90F16">
        <w:rPr>
          <w:rFonts w:ascii="Times New Roman" w:hAnsi="Times New Roman" w:cs="Times New Roman"/>
          <w:sz w:val="24"/>
          <w:szCs w:val="24"/>
        </w:rPr>
        <w:t xml:space="preserve"> the inflammatory effect of dextran sulfate sodium </w:t>
      </w:r>
      <w:r>
        <w:rPr>
          <w:rFonts w:ascii="Times New Roman" w:hAnsi="Times New Roman" w:cs="Times New Roman"/>
          <w:sz w:val="24"/>
          <w:szCs w:val="24"/>
        </w:rPr>
        <w:t xml:space="preserve">(DSS) </w:t>
      </w:r>
      <w:r w:rsidRPr="00E90F16">
        <w:rPr>
          <w:rFonts w:ascii="Times New Roman" w:hAnsi="Times New Roman" w:cs="Times New Roman"/>
          <w:sz w:val="24"/>
          <w:szCs w:val="24"/>
        </w:rPr>
        <w:t>through increasing the diversity of mice gut microbiota.</w:t>
      </w:r>
      <w:ins w:id="83" w:author="Md Shahid Sarwar" w:date="2023-08-01T14:19:00Z">
        <w:r w:rsidR="00FC03F2">
          <w:rPr>
            <w:rFonts w:ascii="Times New Roman" w:hAnsi="Times New Roman" w:cs="Times New Roman"/>
            <w:sz w:val="24"/>
            <w:szCs w:val="24"/>
          </w:rPr>
          <w:t xml:space="preserve"> </w:t>
        </w:r>
      </w:ins>
      <w:moveToRangeStart w:id="84" w:author="Md Shahid Sarwar" w:date="2023-08-01T14:19:00Z" w:name="move141791985"/>
      <w:moveTo w:id="85" w:author="Md Shahid Sarwar" w:date="2023-08-01T14:19:00Z">
        <w:r w:rsidR="00FC03F2" w:rsidRPr="00F24D6B">
          <w:rPr>
            <w:rFonts w:ascii="Times New Roman" w:hAnsi="Times New Roman" w:cs="Times New Roman"/>
            <w:sz w:val="24"/>
            <w:szCs w:val="24"/>
          </w:rPr>
          <w:t xml:space="preserve">DSS </w:t>
        </w:r>
        <w:r w:rsidR="00FC03F2">
          <w:rPr>
            <w:rFonts w:ascii="Times New Roman" w:hAnsi="Times New Roman" w:cs="Times New Roman"/>
            <w:sz w:val="24"/>
            <w:szCs w:val="24"/>
          </w:rPr>
          <w:t>challenge</w:t>
        </w:r>
        <w:r w:rsidR="00FC03F2" w:rsidRPr="00F24D6B">
          <w:rPr>
            <w:rFonts w:ascii="Times New Roman" w:hAnsi="Times New Roman" w:cs="Times New Roman"/>
            <w:sz w:val="24"/>
            <w:szCs w:val="24"/>
          </w:rPr>
          <w:t xml:space="preserve"> altered the production of several metabolites while PEITC and cranberry feeding reversed the changes</w:t>
        </w:r>
        <w:r w:rsidR="00FC03F2">
          <w:rPr>
            <w:rFonts w:ascii="Times New Roman" w:hAnsi="Times New Roman" w:cs="Times New Roman"/>
            <w:sz w:val="24"/>
            <w:szCs w:val="24"/>
          </w:rPr>
          <w:t>. The enriched diets were</w:t>
        </w:r>
        <w:r w:rsidR="00FC03F2" w:rsidRPr="00F24D6B">
          <w:rPr>
            <w:rFonts w:ascii="Times New Roman" w:hAnsi="Times New Roman" w:cs="Times New Roman"/>
            <w:sz w:val="24"/>
            <w:szCs w:val="24"/>
          </w:rPr>
          <w:t xml:space="preserve"> capable of modulating the metabolic responses to </w:t>
        </w:r>
        <w:r w:rsidR="00FC03F2">
          <w:rPr>
            <w:rFonts w:ascii="Times New Roman" w:hAnsi="Times New Roman" w:cs="Times New Roman"/>
            <w:sz w:val="24"/>
            <w:szCs w:val="24"/>
          </w:rPr>
          <w:t>induced inflammation</w:t>
        </w:r>
        <w:r w:rsidR="00FC03F2" w:rsidRPr="00F24D6B">
          <w:rPr>
            <w:rFonts w:ascii="Times New Roman" w:hAnsi="Times New Roman" w:cs="Times New Roman"/>
            <w:sz w:val="24"/>
            <w:szCs w:val="24"/>
          </w:rPr>
          <w:t xml:space="preserve"> </w:t>
        </w:r>
        <w:r w:rsidR="00FC03F2">
          <w:rPr>
            <w:rFonts w:ascii="Times New Roman" w:hAnsi="Times New Roman" w:cs="Times New Roman"/>
            <w:sz w:val="24"/>
            <w:szCs w:val="24"/>
          </w:rPr>
          <w:t>likely via</w:t>
        </w:r>
        <w:r w:rsidR="00FC03F2" w:rsidRPr="00F24D6B">
          <w:rPr>
            <w:rFonts w:ascii="Times New Roman" w:hAnsi="Times New Roman" w:cs="Times New Roman"/>
            <w:sz w:val="24"/>
            <w:szCs w:val="24"/>
          </w:rPr>
          <w:t xml:space="preserve"> </w:t>
        </w:r>
        <w:r w:rsidR="00FC03F2">
          <w:rPr>
            <w:rFonts w:ascii="Times New Roman" w:hAnsi="Times New Roman" w:cs="Times New Roman"/>
            <w:sz w:val="24"/>
            <w:szCs w:val="24"/>
          </w:rPr>
          <w:t xml:space="preserve">microbial composition alterations. </w:t>
        </w:r>
        <w:r w:rsidR="00FC03F2" w:rsidRPr="00F24D6B">
          <w:rPr>
            <w:rFonts w:ascii="Times New Roman" w:hAnsi="Times New Roman" w:cs="Times New Roman"/>
            <w:sz w:val="24"/>
            <w:szCs w:val="24"/>
          </w:rPr>
          <w:t xml:space="preserve">Nrf2 KO mice had lower levels of amino acids (shown by glutamate, phenylalanine, and proline) and SCFA, and higher levels of secondary bile acids (shown by DCA, LCA, and MCA) </w:t>
        </w:r>
        <w:r w:rsidR="00FC03F2">
          <w:rPr>
            <w:rFonts w:ascii="Times New Roman" w:hAnsi="Times New Roman" w:cs="Times New Roman"/>
            <w:sz w:val="24"/>
            <w:szCs w:val="24"/>
          </w:rPr>
          <w:t>compared to</w:t>
        </w:r>
        <w:r w:rsidR="00FC03F2" w:rsidRPr="00F24D6B">
          <w:rPr>
            <w:rFonts w:ascii="Times New Roman" w:hAnsi="Times New Roman" w:cs="Times New Roman"/>
            <w:sz w:val="24"/>
            <w:szCs w:val="24"/>
          </w:rPr>
          <w:t xml:space="preserve"> WT mice</w:t>
        </w:r>
        <w:r w:rsidR="00FC03F2">
          <w:rPr>
            <w:rStyle w:val="CommentReference"/>
          </w:rPr>
          <w:commentReference w:id="86"/>
        </w:r>
      </w:moveTo>
    </w:p>
    <w:moveToRangeEnd w:id="84"/>
    <w:p w14:paraId="2FDF1693" w14:textId="6872150A" w:rsidR="00E90F16" w:rsidRPr="00E90F16" w:rsidRDefault="00E90F16" w:rsidP="00E90F16">
      <w:pPr>
        <w:rPr>
          <w:rFonts w:ascii="Times New Roman" w:hAnsi="Times New Roman" w:cs="Times New Roman"/>
          <w:sz w:val="24"/>
          <w:szCs w:val="24"/>
        </w:rPr>
      </w:pPr>
    </w:p>
    <w:p w14:paraId="1C71C698" w14:textId="31433789" w:rsidR="00E90F16" w:rsidRDefault="00E90F16" w:rsidP="00851EF1">
      <w:pPr>
        <w:pStyle w:val="Heading2"/>
      </w:pPr>
      <w:bookmarkStart w:id="87" w:name="_Toc141698515"/>
      <w:r w:rsidRPr="00E90F16">
        <w:lastRenderedPageBreak/>
        <w:t>Conclusions</w:t>
      </w:r>
      <w:bookmarkEnd w:id="87"/>
    </w:p>
    <w:p w14:paraId="7AB65DBB" w14:textId="6104E88A" w:rsidR="00F24D6B" w:rsidRPr="00E90F16" w:rsidRDefault="00F24D6B" w:rsidP="00E90F16">
      <w:pPr>
        <w:rPr>
          <w:rFonts w:ascii="Times New Roman" w:hAnsi="Times New Roman" w:cs="Times New Roman"/>
          <w:sz w:val="24"/>
          <w:szCs w:val="24"/>
        </w:rPr>
      </w:pPr>
      <w:r>
        <w:rPr>
          <w:rFonts w:ascii="Times New Roman" w:hAnsi="Times New Roman" w:cs="Times New Roman"/>
          <w:sz w:val="24"/>
          <w:szCs w:val="24"/>
        </w:rPr>
        <w:t xml:space="preserve">We observed higher microbiome alpha diversity in the Nrf2 KO mice compared to WT. The results suggest that </w:t>
      </w:r>
      <w:r w:rsidRPr="00F24D6B">
        <w:rPr>
          <w:rFonts w:ascii="Times New Roman" w:hAnsi="Times New Roman" w:cs="Times New Roman"/>
          <w:sz w:val="24"/>
          <w:szCs w:val="24"/>
        </w:rPr>
        <w:t>PEITC and cranberry-rich diets had protective effect on the hosts’ microbiome diversity</w:t>
      </w:r>
      <w:r>
        <w:rPr>
          <w:rFonts w:ascii="Times New Roman" w:hAnsi="Times New Roman" w:cs="Times New Roman"/>
          <w:sz w:val="24"/>
          <w:szCs w:val="24"/>
        </w:rPr>
        <w:t xml:space="preserve">. The dietary supplements also showed the reversal of the effect of DSS-induced inflammation </w:t>
      </w:r>
      <w:r w:rsidRPr="00F24D6B">
        <w:rPr>
          <w:rFonts w:ascii="Times New Roman" w:hAnsi="Times New Roman" w:cs="Times New Roman"/>
          <w:sz w:val="24"/>
          <w:szCs w:val="24"/>
        </w:rPr>
        <w:t>on the balance of Firmicutes and Bacteroidetes in the hosts’ intestines</w:t>
      </w:r>
      <w:r>
        <w:rPr>
          <w:rFonts w:ascii="Times New Roman" w:hAnsi="Times New Roman" w:cs="Times New Roman"/>
          <w:sz w:val="24"/>
          <w:szCs w:val="24"/>
        </w:rPr>
        <w:t xml:space="preserve">. </w:t>
      </w:r>
    </w:p>
    <w:p w14:paraId="241C88CA" w14:textId="5DA31BD7" w:rsidR="00BB18AB" w:rsidDel="00FC03F2" w:rsidRDefault="00F24D6B" w:rsidP="00851EF1">
      <w:pPr>
        <w:rPr>
          <w:moveFrom w:id="88" w:author="Md Shahid Sarwar" w:date="2023-08-01T14:19:00Z"/>
        </w:rPr>
      </w:pPr>
      <w:moveFromRangeStart w:id="89" w:author="Md Shahid Sarwar" w:date="2023-08-01T14:19:00Z" w:name="move141791985"/>
      <w:moveFrom w:id="90" w:author="Md Shahid Sarwar" w:date="2023-08-01T14:19:00Z">
        <w:r w:rsidRPr="00F24D6B" w:rsidDel="00FC03F2">
          <w:rPr>
            <w:rFonts w:ascii="Times New Roman" w:hAnsi="Times New Roman" w:cs="Times New Roman"/>
            <w:sz w:val="24"/>
            <w:szCs w:val="24"/>
          </w:rPr>
          <w:t xml:space="preserve">DSS </w:t>
        </w:r>
        <w:r w:rsidDel="00FC03F2">
          <w:rPr>
            <w:rFonts w:ascii="Times New Roman" w:hAnsi="Times New Roman" w:cs="Times New Roman"/>
            <w:sz w:val="24"/>
            <w:szCs w:val="24"/>
          </w:rPr>
          <w:t>challenge</w:t>
        </w:r>
        <w:r w:rsidRPr="00F24D6B" w:rsidDel="00FC03F2">
          <w:rPr>
            <w:rFonts w:ascii="Times New Roman" w:hAnsi="Times New Roman" w:cs="Times New Roman"/>
            <w:sz w:val="24"/>
            <w:szCs w:val="24"/>
          </w:rPr>
          <w:t xml:space="preserve"> altered the production of several metabolites while PEITC and cranberry feeding reversed the changes</w:t>
        </w:r>
        <w:r w:rsidDel="00FC03F2">
          <w:rPr>
            <w:rFonts w:ascii="Times New Roman" w:hAnsi="Times New Roman" w:cs="Times New Roman"/>
            <w:sz w:val="24"/>
            <w:szCs w:val="24"/>
          </w:rPr>
          <w:t>. The enriched diets were</w:t>
        </w:r>
        <w:r w:rsidRPr="00F24D6B" w:rsidDel="00FC03F2">
          <w:rPr>
            <w:rFonts w:ascii="Times New Roman" w:hAnsi="Times New Roman" w:cs="Times New Roman"/>
            <w:sz w:val="24"/>
            <w:szCs w:val="24"/>
          </w:rPr>
          <w:t xml:space="preserve"> capable of modulating the metabolic responses to </w:t>
        </w:r>
        <w:r w:rsidDel="00FC03F2">
          <w:rPr>
            <w:rFonts w:ascii="Times New Roman" w:hAnsi="Times New Roman" w:cs="Times New Roman"/>
            <w:sz w:val="24"/>
            <w:szCs w:val="24"/>
          </w:rPr>
          <w:t>induced inflammation</w:t>
        </w:r>
        <w:r w:rsidRPr="00F24D6B" w:rsidDel="00FC03F2">
          <w:rPr>
            <w:rFonts w:ascii="Times New Roman" w:hAnsi="Times New Roman" w:cs="Times New Roman"/>
            <w:sz w:val="24"/>
            <w:szCs w:val="24"/>
          </w:rPr>
          <w:t xml:space="preserve"> </w:t>
        </w:r>
        <w:r w:rsidDel="00FC03F2">
          <w:rPr>
            <w:rFonts w:ascii="Times New Roman" w:hAnsi="Times New Roman" w:cs="Times New Roman"/>
            <w:sz w:val="24"/>
            <w:szCs w:val="24"/>
          </w:rPr>
          <w:t>likely via</w:t>
        </w:r>
        <w:r w:rsidRPr="00F24D6B" w:rsidDel="00FC03F2">
          <w:rPr>
            <w:rFonts w:ascii="Times New Roman" w:hAnsi="Times New Roman" w:cs="Times New Roman"/>
            <w:sz w:val="24"/>
            <w:szCs w:val="24"/>
          </w:rPr>
          <w:t xml:space="preserve"> </w:t>
        </w:r>
        <w:r w:rsidDel="00FC03F2">
          <w:rPr>
            <w:rFonts w:ascii="Times New Roman" w:hAnsi="Times New Roman" w:cs="Times New Roman"/>
            <w:sz w:val="24"/>
            <w:szCs w:val="24"/>
          </w:rPr>
          <w:t xml:space="preserve">microbial composition alterations. </w:t>
        </w:r>
        <w:r w:rsidRPr="00F24D6B" w:rsidDel="00FC03F2">
          <w:rPr>
            <w:rFonts w:ascii="Times New Roman" w:hAnsi="Times New Roman" w:cs="Times New Roman"/>
            <w:sz w:val="24"/>
            <w:szCs w:val="24"/>
          </w:rPr>
          <w:t xml:space="preserve">Nrf2 KO mice had lower levels of amino acids (shown by glutamate, phenylalanine, and proline) and SCFA, and higher levels of secondary bile acids (shown by DCA, LCA, and MCA) </w:t>
        </w:r>
        <w:r w:rsidDel="00FC03F2">
          <w:rPr>
            <w:rFonts w:ascii="Times New Roman" w:hAnsi="Times New Roman" w:cs="Times New Roman"/>
            <w:sz w:val="24"/>
            <w:szCs w:val="24"/>
          </w:rPr>
          <w:t>compared to</w:t>
        </w:r>
        <w:r w:rsidRPr="00F24D6B" w:rsidDel="00FC03F2">
          <w:rPr>
            <w:rFonts w:ascii="Times New Roman" w:hAnsi="Times New Roman" w:cs="Times New Roman"/>
            <w:sz w:val="24"/>
            <w:szCs w:val="24"/>
          </w:rPr>
          <w:t xml:space="preserve"> WT mice</w:t>
        </w:r>
        <w:commentRangeEnd w:id="81"/>
        <w:r w:rsidR="00830912" w:rsidDel="00FC03F2">
          <w:rPr>
            <w:rStyle w:val="CommentReference"/>
          </w:rPr>
          <w:commentReference w:id="81"/>
        </w:r>
      </w:moveFrom>
    </w:p>
    <w:p w14:paraId="2D6C5568" w14:textId="729DA053" w:rsidR="00AB6127" w:rsidRDefault="00AB6127" w:rsidP="00A43D9D">
      <w:pPr>
        <w:pStyle w:val="Heading1"/>
      </w:pPr>
      <w:bookmarkStart w:id="91" w:name="_Toc141698516"/>
      <w:moveFromRangeEnd w:id="89"/>
      <w:r w:rsidRPr="00CC44A5">
        <w:t>1 Introduction</w:t>
      </w:r>
      <w:bookmarkEnd w:id="78"/>
      <w:bookmarkEnd w:id="91"/>
    </w:p>
    <w:p w14:paraId="29806264" w14:textId="1B6E711A" w:rsidR="00137FBE" w:rsidRDefault="00137FBE" w:rsidP="00137FBE">
      <w:pPr>
        <w:rPr>
          <w:ins w:id="92" w:author="Md Shahid Sarwar" w:date="2023-08-01T14:32:00Z"/>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p5x02z22jstaavezs2optfptvxdv9padpft5"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D671BA">
        <w:rPr>
          <w:rFonts w:ascii="Times New Roman" w:hAnsi="Times New Roman" w:cs="Times New Roman"/>
          <w:sz w:val="24"/>
          <w:szCs w:val="24"/>
        </w:rPr>
        <w:t>For example</w:t>
      </w:r>
      <w:r w:rsidRPr="00137FBE">
        <w:rPr>
          <w:rFonts w:ascii="Times New Roman" w:hAnsi="Times New Roman" w:cs="Times New Roman"/>
          <w:sz w:val="24"/>
          <w:szCs w:val="24"/>
        </w:rPr>
        <w:t xml:space="preserve">, gut bacteria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and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p5x02z22jstaavezs2optfptvxdv9padpft5"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bifidobacterium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r w:rsidR="00EE2525">
        <w:rPr>
          <w:rFonts w:ascii="Times New Roman" w:hAnsi="Times New Roman" w:cs="Times New Roman"/>
          <w:sz w:val="24"/>
          <w:szCs w:val="24"/>
        </w:rPr>
        <w:t>or</w:t>
      </w:r>
      <w:r w:rsidR="00BE252A">
        <w:rPr>
          <w:rFonts w:ascii="Times New Roman" w:hAnsi="Times New Roman" w:cs="Times New Roman"/>
          <w:sz w:val="24"/>
          <w:szCs w:val="24"/>
        </w:rPr>
        <w:t xml:space="preserve"> high fiber diet</w:t>
      </w:r>
      <w:r w:rsidR="00EE2525">
        <w:rPr>
          <w:rFonts w:ascii="Times New Roman" w:hAnsi="Times New Roman" w:cs="Times New Roman"/>
          <w:sz w:val="24"/>
          <w:szCs w:val="24"/>
        </w:rPr>
        <w:t>,</w:t>
      </w:r>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 </w:instrText>
      </w:r>
      <w:r w:rsidR="008D6B9D">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DATA </w:instrText>
      </w:r>
      <w:r w:rsidR="008D6B9D">
        <w:rPr>
          <w:rFonts w:ascii="Times New Roman" w:hAnsi="Times New Roman" w:cs="Times New Roman"/>
          <w:sz w:val="24"/>
          <w:szCs w:val="24"/>
        </w:rPr>
      </w:r>
      <w:r w:rsidR="008D6B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D6B9D">
        <w:rPr>
          <w:rFonts w:ascii="Times New Roman" w:hAnsi="Times New Roman" w:cs="Times New Roman"/>
          <w:noProof/>
          <w:sz w:val="24"/>
          <w:szCs w:val="24"/>
        </w:rPr>
        <w:t>[13-21]</w:t>
      </w:r>
      <w:r w:rsidR="00875C4B">
        <w:rPr>
          <w:rFonts w:ascii="Times New Roman" w:hAnsi="Times New Roman" w:cs="Times New Roman"/>
          <w:sz w:val="24"/>
          <w:szCs w:val="24"/>
        </w:rPr>
        <w:fldChar w:fldCharType="end"/>
      </w:r>
      <w:r w:rsidR="00E713A5">
        <w:rPr>
          <w:rFonts w:ascii="Times New Roman" w:hAnsi="Times New Roman" w:cs="Times New Roman"/>
          <w:sz w:val="24"/>
          <w:szCs w:val="24"/>
        </w:rPr>
        <w:t>.</w:t>
      </w:r>
      <w:ins w:id="93" w:author="Md Shahid Sarwar" w:date="2023-08-01T14:32:00Z">
        <w:r w:rsidR="00D942D9">
          <w:rPr>
            <w:rFonts w:ascii="Times New Roman" w:hAnsi="Times New Roman" w:cs="Times New Roman"/>
            <w:sz w:val="24"/>
            <w:szCs w:val="24"/>
          </w:rPr>
          <w:t xml:space="preserve"> </w:t>
        </w:r>
      </w:ins>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 xml:space="preserve">ost genotype may influence the human gut microbiota, </w:t>
      </w:r>
      <w:r w:rsidR="00E713A5">
        <w:rPr>
          <w:rFonts w:ascii="Times New Roman" w:hAnsi="Times New Roman" w:cs="Times New Roman"/>
          <w:sz w:val="24"/>
          <w:szCs w:val="24"/>
        </w:rPr>
        <w:t xml:space="preserve">especially the infant period </w: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713A5">
        <w:rPr>
          <w:rFonts w:ascii="Times New Roman" w:hAnsi="Times New Roman" w:cs="Times New Roman"/>
          <w:sz w:val="24"/>
          <w:szCs w:val="24"/>
        </w:rPr>
      </w:r>
      <w:r w:rsidR="00E713A5">
        <w:rPr>
          <w:rFonts w:ascii="Times New Roman" w:hAnsi="Times New Roman" w:cs="Times New Roman"/>
          <w:sz w:val="24"/>
          <w:szCs w:val="24"/>
        </w:rPr>
        <w:fldChar w:fldCharType="separate"/>
      </w:r>
      <w:r w:rsidR="00E713A5">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r w:rsidR="00E713A5">
        <w:rPr>
          <w:rFonts w:ascii="Times New Roman" w:hAnsi="Times New Roman" w:cs="Times New Roman"/>
          <w:sz w:val="24"/>
          <w:szCs w:val="24"/>
        </w:rPr>
        <w:t xml:space="preserve">. The combination of host genotype, gut microbiota, as well as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 xml:space="preserve">factors such as antibiotic usage, dietary pattern and environmental microbes shows significant influence on human gut development and homeostasis </w: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 </w:instrText>
      </w:r>
      <w:r w:rsidR="00D14EB8">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DATA </w:instrText>
      </w:r>
      <w:r w:rsidR="00D14EB8">
        <w:rPr>
          <w:rFonts w:ascii="Times New Roman" w:hAnsi="Times New Roman" w:cs="Times New Roman"/>
          <w:sz w:val="24"/>
          <w:szCs w:val="24"/>
          <w:lang w:eastAsia="zh-CN"/>
        </w:rPr>
      </w:r>
      <w:r w:rsidR="00D14EB8">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separate"/>
      </w:r>
      <w:r w:rsidR="00D14EB8">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such microbiota-host crosstalk is crucial yet remains poorly understood.</w:t>
      </w:r>
    </w:p>
    <w:p w14:paraId="1601E6C4" w14:textId="2030766C" w:rsidR="00D942D9" w:rsidRPr="00D942D9" w:rsidRDefault="00D942D9" w:rsidP="00D942D9">
      <w:pPr>
        <w:spacing w:after="240" w:line="240" w:lineRule="auto"/>
        <w:jc w:val="both"/>
        <w:rPr>
          <w:ins w:id="94" w:author="Md Shahid Sarwar" w:date="2023-08-01T14:32:00Z"/>
          <w:rFonts w:ascii="Times New Roman" w:eastAsia="宋体" w:hAnsi="Times New Roman" w:cs="Times New Roman"/>
          <w:sz w:val="24"/>
          <w:szCs w:val="24"/>
        </w:rPr>
      </w:pPr>
      <w:ins w:id="95" w:author="Md Shahid Sarwar" w:date="2023-08-01T14:32:00Z">
        <w:r w:rsidRPr="00D942D9">
          <w:rPr>
            <w:rFonts w:ascii="Times New Roman" w:eastAsia="宋体" w:hAnsi="Times New Roman" w:cs="Times New Roman"/>
            <w:sz w:val="24"/>
            <w:szCs w:val="24"/>
          </w:rPr>
          <w:t>Cranberry has been consumed by humans for years, and native Americans are believed to have been the first to use cranberries as food and medicine</w:t>
        </w:r>
        <w:r w:rsidRPr="00D942D9">
          <w:rPr>
            <w:rFonts w:ascii="Times New Roman" w:eastAsia="宋体" w:hAnsi="Times New Roman" w:cs="Times New Roman"/>
            <w:sz w:val="24"/>
            <w:szCs w:val="24"/>
          </w:rPr>
          <w:fldChar w:fldCharType="begin">
            <w:fldData xml:space="preserve">PEVuZE5vdGU+PENpdGU+PEF1dGhvcj5Mb3dlPC9BdXRob3I+PFllYXI+MjAwMTwvWWVhcj48UmVj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Mb3dlPC9BdXRob3I+PFllYXI+MjAwMTwvWWVhcj48UmVj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96"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26, 27]</w:t>
      </w:r>
      <w:ins w:id="97"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Nowadays, they are widely used in the food industry such as juice, sauces, and dried fruit. Cranberries are known for their high content of proanthocyanidins, flavonoids, anthocyanins, and other organic acids</w:t>
        </w:r>
        <w:r w:rsidRPr="00D942D9">
          <w:rPr>
            <w:rFonts w:ascii="Times New Roman" w:eastAsia="宋体" w:hAnsi="Times New Roman" w:cs="Times New Roman"/>
            <w:sz w:val="24"/>
            <w:szCs w:val="24"/>
          </w:rPr>
          <w:fldChar w:fldCharType="begin">
            <w:fldData xml:space="preserve">PEVuZE5vdGU+PENpdGU+PEF1dGhvcj5TdW48L0F1dGhvcj48WWVhcj4yMDA2PC9ZZWFyPjxSZWNO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TdW48L0F1dGhvcj48WWVhcj4yMDA2PC9ZZWFyPjxSZWNO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98"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28-32]</w:t>
      </w:r>
      <w:ins w:id="99"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They have been found to possess health benefits including reducing the risk of urinary tract infections</w:t>
        </w:r>
        <w:r w:rsidRPr="00D942D9">
          <w:rPr>
            <w:rFonts w:ascii="Times New Roman" w:eastAsia="宋体" w:hAnsi="Times New Roman" w:cs="Times New Roman"/>
            <w:sz w:val="24"/>
            <w:szCs w:val="24"/>
          </w:rPr>
          <w:fldChar w:fldCharType="begin">
            <w:fldData xml:space="preserve">PEVuZE5vdGU+PENpdGU+PEF1dGhvcj5KZXBzb248L0F1dGhvcj48WWVhcj4yMDEyPC9ZZWFyPjxS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KZXBzb248L0F1dGhvcj48WWVhcj4yMDEyPC9ZZWFyPjxS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100"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33, 34]</w:t>
      </w:r>
      <w:ins w:id="101"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improving cardiovascular health</w:t>
        </w:r>
        <w:r w:rsidRPr="00D942D9">
          <w:rPr>
            <w:rFonts w:ascii="Times New Roman" w:eastAsia="宋体" w:hAnsi="Times New Roman" w:cs="Times New Roman"/>
            <w:sz w:val="24"/>
            <w:szCs w:val="24"/>
          </w:rPr>
          <w:fldChar w:fldCharType="begin">
            <w:fldData xml:space="preserve">PEVuZE5vdGU+PENpdGU+PEF1dGhvcj5TdW48L0F1dGhvcj48WWVhcj4yMDAyPC9ZZWFyPjxSZWNO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TdW48L0F1dGhvcj48WWVhcj4yMDAyPC9ZZWFyPjxSZWNO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102"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35, 36]</w:t>
      </w:r>
      <w:ins w:id="103"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and reducing inflammation</w:t>
        </w:r>
        <w:r w:rsidRPr="00D942D9">
          <w:rPr>
            <w:rFonts w:ascii="Times New Roman" w:eastAsia="宋体" w:hAnsi="Times New Roman" w:cs="Times New Roman"/>
            <w:sz w:val="24"/>
            <w:szCs w:val="24"/>
          </w:rPr>
          <w:fldChar w:fldCharType="begin">
            <w:fldData xml:space="preserve">PEVuZE5vdGU+PENpdGU+PEF1dGhvcj5DYWk8L0F1dGhvcj48WWVhcj4yMDE5PC9ZZWFyPjxSZWNO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DYWk8L0F1dGhvcj48WWVhcj4yMDE5PC9ZZWFyPjxSZWNO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104"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37]</w:t>
      </w:r>
      <w:ins w:id="105"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Phenethyl isothiocyanate, or PEITC, is a member of the isothiocyanate family of compounds, which are formed when glucosinolates, a class of sulfur-containing compounds found in cruciferous vegetables, are hydrolyzed by enzymes</w:t>
        </w:r>
        <w:r w:rsidRPr="00D942D9">
          <w:rPr>
            <w:rFonts w:ascii="Times New Roman" w:eastAsia="宋体" w:hAnsi="Times New Roman" w:cs="Times New Roman"/>
            <w:sz w:val="24"/>
            <w:szCs w:val="24"/>
          </w:rPr>
          <w:fldChar w:fldCharType="begin">
            <w:fldData xml:space="preserve">PEVuZE5vdGU+PENpdGU+PEF1dGhvcj5Kb2huc29uPC9BdXRob3I+PFllYXI+MjAwMjwvWWVhcj48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Kb2huc29uPC9BdXRob3I+PFllYXI+MjAwMjwvWWVhcj48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106"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38, 39]</w:t>
      </w:r>
      <w:ins w:id="107"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PEITC has been found to have a wide range of biological activities, including anticancer, anti-inflammatory, and antioxidant effects</w:t>
        </w:r>
        <w:r w:rsidRPr="00D942D9">
          <w:rPr>
            <w:rFonts w:ascii="Times New Roman" w:eastAsia="宋体" w:hAnsi="Times New Roman" w:cs="Times New Roman"/>
            <w:sz w:val="24"/>
            <w:szCs w:val="24"/>
          </w:rPr>
          <w:fldChar w:fldCharType="begin">
            <w:fldData xml:space="preserve">PEVuZE5vdGU+PENpdGU+PEF1dGhvcj5HdXB0YTwvQXV0aG9yPjxZZWFyPjIwMTQ8L1llYXI+PFJl
Y051bT4yOTAxPC9SZWNOdW0+PERpc3BsYXlUZXh0Pls0MC00Ml08L0Rpc3BsYXlUZXh0PjxyZWNv
cmQ+PHJlYy1udW1iZXI+MjkwMTwvcmVjLW51bWJlcj48Zm9yZWlnbi1rZXlzPjxrZXkgYXBwPSJF
TiIgZGItaWQ9InZhenMweHg1NnB0MmQ3ZTk1ZmN4ZWR0MXd3ZnRmejBzMmRkZCIgdGltZXN0YW1w
PSIxNjgwNjk0MTM5Ij4yOTAx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TA0PC9SZWNOdW0+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</w:fldData>
          </w:fldChar>
        </w:r>
      </w:ins>
      <w:r w:rsidR="00486769">
        <w:rPr>
          <w:rFonts w:ascii="Times New Roman" w:eastAsia="宋体" w:hAnsi="Times New Roman" w:cs="Times New Roman"/>
          <w:sz w:val="24"/>
          <w:szCs w:val="24"/>
        </w:rPr>
        <w:instrText xml:space="preserve"> ADDIN EN.CITE </w:instrText>
      </w:r>
      <w:r w:rsidR="00486769">
        <w:rPr>
          <w:rFonts w:ascii="Times New Roman" w:eastAsia="宋体" w:hAnsi="Times New Roman" w:cs="Times New Roman"/>
          <w:sz w:val="24"/>
          <w:szCs w:val="24"/>
        </w:rPr>
        <w:fldChar w:fldCharType="begin">
          <w:fldData xml:space="preserve">PEVuZE5vdGU+PENpdGU+PEF1dGhvcj5HdXB0YTwvQXV0aG9yPjxZZWFyPjIwMTQ8L1llYXI+PFJl
Y051bT4yOTAxPC9SZWNOdW0+PERpc3BsYXlUZXh0Pls0MC00Ml08L0Rpc3BsYXlUZXh0PjxyZWNv
cmQ+PHJlYy1udW1iZXI+MjkwMTwvcmVjLW51bWJlcj48Zm9yZWlnbi1rZXlzPjxrZXkgYXBwPSJF
TiIgZGItaWQ9InZhenMweHg1NnB0MmQ3ZTk1ZmN4ZWR0MXd3ZnRmejBzMmRkZCIgdGltZXN0YW1w
PSIxNjgwNjk0MTM5Ij4yOTAx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TA0PC9SZWNOdW0+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</w:fldData>
        </w:fldChar>
      </w:r>
      <w:r w:rsidR="00486769">
        <w:rPr>
          <w:rFonts w:ascii="Times New Roman" w:eastAsia="宋体" w:hAnsi="Times New Roman" w:cs="Times New Roman"/>
          <w:sz w:val="24"/>
          <w:szCs w:val="24"/>
        </w:rPr>
        <w:instrText xml:space="preserve"> ADDIN EN.CITE.DATA </w:instrText>
      </w:r>
      <w:r w:rsidR="00486769">
        <w:rPr>
          <w:rFonts w:ascii="Times New Roman" w:eastAsia="宋体" w:hAnsi="Times New Roman" w:cs="Times New Roman"/>
          <w:sz w:val="24"/>
          <w:szCs w:val="24"/>
        </w:rPr>
      </w:r>
      <w:r w:rsidR="00486769">
        <w:rPr>
          <w:rFonts w:ascii="Times New Roman" w:eastAsia="宋体" w:hAnsi="Times New Roman" w:cs="Times New Roman"/>
          <w:sz w:val="24"/>
          <w:szCs w:val="24"/>
        </w:rPr>
        <w:fldChar w:fldCharType="end"/>
      </w:r>
      <w:ins w:id="108" w:author="Md Shahid Sarwar" w:date="2023-08-01T14:32:00Z">
        <w:r w:rsidRPr="00D942D9">
          <w:rPr>
            <w:rFonts w:ascii="Times New Roman" w:eastAsia="宋体" w:hAnsi="Times New Roman" w:cs="Times New Roman"/>
            <w:sz w:val="24"/>
            <w:szCs w:val="24"/>
          </w:rPr>
          <w:fldChar w:fldCharType="separate"/>
        </w:r>
      </w:ins>
      <w:r w:rsidR="00486769">
        <w:rPr>
          <w:rFonts w:ascii="Times New Roman" w:eastAsia="宋体" w:hAnsi="Times New Roman" w:cs="Times New Roman"/>
          <w:noProof/>
          <w:sz w:val="24"/>
          <w:szCs w:val="24"/>
        </w:rPr>
        <w:t>[40-42]</w:t>
      </w:r>
      <w:ins w:id="109" w:author="Md Shahid Sarwar" w:date="2023-08-01T14:32:00Z">
        <w:r w:rsidRPr="00D942D9">
          <w:rPr>
            <w:rFonts w:ascii="Times New Roman" w:eastAsia="宋体" w:hAnsi="Times New Roman" w:cs="Times New Roman"/>
            <w:sz w:val="24"/>
            <w:szCs w:val="24"/>
          </w:rPr>
          <w:fldChar w:fldCharType="end"/>
        </w:r>
        <w:r w:rsidRPr="00D942D9">
          <w:rPr>
            <w:rFonts w:ascii="Times New Roman" w:eastAsia="宋体" w:hAnsi="Times New Roman" w:cs="Times New Roman"/>
            <w:sz w:val="24"/>
            <w:szCs w:val="24"/>
          </w:rPr>
          <w:t xml:space="preserve">. Currently, a variety of small molecules found in plants exhibit strong beneficial effects to human health and incorporating them adequately into our diet offers a natural way to promote overall health and potentially reduce the risk of chronic diseases. </w:t>
        </w:r>
      </w:ins>
    </w:p>
    <w:p w14:paraId="67A117AB" w14:textId="77777777" w:rsidR="00D942D9" w:rsidRPr="00137FBE" w:rsidDel="00D942D9" w:rsidRDefault="00D942D9" w:rsidP="00137FBE">
      <w:pPr>
        <w:rPr>
          <w:del w:id="110" w:author="Md Shahid Sarwar" w:date="2023-08-01T14:32:00Z"/>
          <w:rFonts w:ascii="Times New Roman" w:hAnsi="Times New Roman" w:cs="Times New Roman"/>
          <w:sz w:val="24"/>
          <w:szCs w:val="24"/>
        </w:rPr>
      </w:pPr>
    </w:p>
    <w:p w14:paraId="301541A3" w14:textId="4D366A7A"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lastRenderedPageBreak/>
        <w:t xml:space="preserve">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w:t>
      </w:r>
      <w:ins w:id="111" w:author="Md Shahid Sarwar" w:date="2023-08-01T14:27:00Z">
        <w:r w:rsidR="00D942D9">
          <w:rPr>
            <w:rFonts w:ascii="Times New Roman" w:hAnsi="Times New Roman" w:cs="Times New Roman"/>
            <w:sz w:val="24"/>
            <w:szCs w:val="24"/>
          </w:rPr>
          <w:t>,</w:t>
        </w:r>
      </w:ins>
      <w:r w:rsidRPr="00137FBE">
        <w:rPr>
          <w:rFonts w:ascii="Times New Roman" w:hAnsi="Times New Roman" w:cs="Times New Roman"/>
          <w:sz w:val="24"/>
          <w:szCs w:val="24"/>
        </w:rPr>
        <w:t xml:space="preserve">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ype (WT) and </w:t>
      </w:r>
      <w:commentRangeStart w:id="112"/>
      <w:r w:rsidRPr="00137FBE">
        <w:rPr>
          <w:rFonts w:ascii="Times New Roman" w:hAnsi="Times New Roman" w:cs="Times New Roman"/>
          <w:sz w:val="24"/>
          <w:szCs w:val="24"/>
        </w:rPr>
        <w:t xml:space="preserve">Nrf2 gene knockout (KO) </w:t>
      </w:r>
      <w:commentRangeEnd w:id="112"/>
      <w:r w:rsidR="00AF30A5">
        <w:rPr>
          <w:rStyle w:val="CommentReference"/>
        </w:rPr>
        <w:commentReference w:id="112"/>
      </w:r>
      <w:r w:rsidRPr="00137FBE">
        <w:rPr>
          <w:rFonts w:ascii="Times New Roman" w:hAnsi="Times New Roman" w:cs="Times New Roman"/>
          <w:sz w:val="24"/>
          <w:szCs w:val="24"/>
        </w:rPr>
        <w:t>to test diets to which either cranberry or phenethyl isothiocyanate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del w:id="113" w:author="Md Shahid Sarwar" w:date="2023-08-01T14:38:00Z">
        <w:r w:rsidR="00BB4449" w:rsidRPr="00B764A5" w:rsidDel="00E90BB3">
          <w:rPr>
            <w:rFonts w:ascii="Times New Roman" w:hAnsi="Times New Roman" w:cs="Times New Roman"/>
            <w:sz w:val="24"/>
            <w:szCs w:val="24"/>
          </w:rPr>
          <w:delText xml:space="preserve">PEITC </w:delText>
        </w:r>
        <w:r w:rsidR="00155E0C" w:rsidDel="00E90BB3">
          <w:rPr>
            <w:rFonts w:ascii="Times New Roman" w:hAnsi="Times New Roman" w:cs="Times New Roman"/>
            <w:sz w:val="24"/>
            <w:szCs w:val="24"/>
          </w:rPr>
          <w:delText xml:space="preserve">has </w:delText>
        </w:r>
        <w:r w:rsidR="00BB4449" w:rsidRPr="00B764A5" w:rsidDel="00E90BB3">
          <w:rPr>
            <w:rFonts w:ascii="Times New Roman" w:hAnsi="Times New Roman" w:cs="Times New Roman"/>
            <w:sz w:val="24"/>
            <w:szCs w:val="24"/>
          </w:rPr>
          <w:delText xml:space="preserve">been reported to inhibit colon inflammation </w:delText>
        </w:r>
        <w:r w:rsidR="00BB4449" w:rsidDel="00E90BB3">
          <w:rPr>
            <w:rFonts w:ascii="Times New Roman" w:hAnsi="Times New Roman" w:cs="Times New Roman"/>
            <w:sz w:val="24"/>
            <w:szCs w:val="24"/>
          </w:rPr>
          <w:fldChar w:fldCharType="begin">
            <w:fldData xml:space="preserve">PEVuZE5vdGU+PENpdGU+PEF1dGhvcj5DaGV1bmc8L0F1dGhvcj48WWVhcj4yMDEwPC9ZZWFyPjxS
ZWNOdW0+MjM1PC9SZWNOdW0+PERpc3BsYXlUZXh0Pls0NCwgNDV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486769" w:rsidDel="00E90BB3">
          <w:rPr>
            <w:rFonts w:ascii="Times New Roman" w:hAnsi="Times New Roman" w:cs="Times New Roman"/>
            <w:sz w:val="24"/>
            <w:szCs w:val="24"/>
          </w:rPr>
          <w:delInstrText xml:space="preserve"> ADDIN EN.CITE </w:delInstrText>
        </w:r>
        <w:r w:rsidR="00486769" w:rsidDel="00E90BB3">
          <w:rPr>
            <w:rFonts w:ascii="Times New Roman" w:hAnsi="Times New Roman" w:cs="Times New Roman"/>
            <w:sz w:val="24"/>
            <w:szCs w:val="24"/>
          </w:rPr>
          <w:fldChar w:fldCharType="begin">
            <w:fldData xml:space="preserve">PEVuZE5vdGU+PENpdGU+PEF1dGhvcj5DaGV1bmc8L0F1dGhvcj48WWVhcj4yMDEwPC9ZZWFyPjxS
ZWNOdW0+MjM1PC9SZWNOdW0+PERpc3BsYXlUZXh0Pls0NCwgNDV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486769" w:rsidDel="00E90BB3">
          <w:rPr>
            <w:rFonts w:ascii="Times New Roman" w:hAnsi="Times New Roman" w:cs="Times New Roman"/>
            <w:sz w:val="24"/>
            <w:szCs w:val="24"/>
          </w:rPr>
          <w:delInstrText xml:space="preserve"> ADDIN EN.CITE.DATA </w:delInstrText>
        </w:r>
        <w:r w:rsidR="00486769" w:rsidDel="00E90BB3">
          <w:rPr>
            <w:rFonts w:ascii="Times New Roman" w:hAnsi="Times New Roman" w:cs="Times New Roman"/>
            <w:sz w:val="24"/>
            <w:szCs w:val="24"/>
          </w:rPr>
        </w:r>
        <w:r w:rsidR="00486769" w:rsidDel="00E90BB3">
          <w:rPr>
            <w:rFonts w:ascii="Times New Roman" w:hAnsi="Times New Roman" w:cs="Times New Roman"/>
            <w:sz w:val="24"/>
            <w:szCs w:val="24"/>
          </w:rPr>
          <w:fldChar w:fldCharType="end"/>
        </w:r>
        <w:r w:rsidR="00BB4449" w:rsidDel="00E90BB3">
          <w:rPr>
            <w:rFonts w:ascii="Times New Roman" w:hAnsi="Times New Roman" w:cs="Times New Roman"/>
            <w:sz w:val="24"/>
            <w:szCs w:val="24"/>
          </w:rPr>
          <w:fldChar w:fldCharType="separate"/>
        </w:r>
        <w:r w:rsidR="00486769" w:rsidDel="00E90BB3">
          <w:rPr>
            <w:rFonts w:ascii="Times New Roman" w:hAnsi="Times New Roman" w:cs="Times New Roman"/>
            <w:noProof/>
            <w:sz w:val="24"/>
            <w:szCs w:val="24"/>
          </w:rPr>
          <w:delText>[44, 45]</w:delText>
        </w:r>
        <w:r w:rsidR="00BB4449" w:rsidDel="00E90BB3">
          <w:rPr>
            <w:rFonts w:ascii="Times New Roman" w:hAnsi="Times New Roman" w:cs="Times New Roman"/>
            <w:sz w:val="24"/>
            <w:szCs w:val="24"/>
          </w:rPr>
          <w:fldChar w:fldCharType="end"/>
        </w:r>
        <w:r w:rsidR="00BB4449" w:rsidRPr="00B764A5" w:rsidDel="00E90BB3">
          <w:rPr>
            <w:rFonts w:ascii="Times New Roman" w:hAnsi="Times New Roman" w:cs="Times New Roman"/>
            <w:sz w:val="24"/>
            <w:szCs w:val="24"/>
          </w:rPr>
          <w:delText xml:space="preserve"> </w:delText>
        </w:r>
        <w:r w:rsidR="00BB4449" w:rsidDel="00E90BB3">
          <w:rPr>
            <w:rFonts w:ascii="Times New Roman" w:hAnsi="Times New Roman" w:cs="Times New Roman"/>
            <w:sz w:val="24"/>
            <w:szCs w:val="24"/>
          </w:rPr>
          <w:delText>but this effect could have been mediated by microbiome</w:delText>
        </w:r>
        <w:r w:rsidR="00BB4449" w:rsidRPr="00B764A5" w:rsidDel="00E90BB3">
          <w:rPr>
            <w:rFonts w:ascii="Times New Roman" w:hAnsi="Times New Roman" w:cs="Times New Roman"/>
            <w:sz w:val="24"/>
            <w:szCs w:val="24"/>
          </w:rPr>
          <w:delText xml:space="preserve">. </w:delText>
        </w:r>
      </w:del>
      <w:ins w:id="114" w:author="Md Shahid Sarwar" w:date="2023-08-01T14:38:00Z">
        <w:r w:rsidR="00E90BB3">
          <w:rPr>
            <w:rFonts w:ascii="Times New Roman" w:hAnsi="Times New Roman" w:cs="Times New Roman"/>
            <w:sz w:val="24"/>
            <w:szCs w:val="24"/>
          </w:rPr>
          <w:t>The aim of this study was to understand the mechanism of how cranberry and PEITC change the gut microbiome and metabolites, and further improve the gut health and reduce the inflammation levels.</w:t>
        </w:r>
      </w:ins>
    </w:p>
    <w:p w14:paraId="3A83CF4D" w14:textId="1605F232" w:rsidR="00AB6127" w:rsidRDefault="00A43D9D" w:rsidP="00A43D9D">
      <w:pPr>
        <w:pStyle w:val="Heading1"/>
      </w:pPr>
      <w:bookmarkStart w:id="115" w:name="_Toc128143905"/>
      <w:bookmarkStart w:id="116" w:name="_Toc141698517"/>
      <w:r>
        <w:t xml:space="preserve">2. </w:t>
      </w:r>
      <w:r w:rsidR="00AB6127">
        <w:t xml:space="preserve"> Materials and Methods</w:t>
      </w:r>
      <w:bookmarkEnd w:id="115"/>
      <w:bookmarkEnd w:id="116"/>
    </w:p>
    <w:p w14:paraId="6DB48294" w14:textId="400551DD" w:rsidR="00AB6127" w:rsidRDefault="00541DBD" w:rsidP="00A43D9D">
      <w:pPr>
        <w:pStyle w:val="Heading2"/>
      </w:pPr>
      <w:bookmarkStart w:id="117" w:name="_Toc141698518"/>
      <w:r w:rsidRPr="00541DBD">
        <w:t xml:space="preserve">2.1 </w:t>
      </w:r>
      <w:r w:rsidR="00A14B05">
        <w:t xml:space="preserve">Animals and Study </w:t>
      </w:r>
      <w:r w:rsidRPr="00541DBD">
        <w:t>Design</w:t>
      </w:r>
      <w:bookmarkEnd w:id="117"/>
    </w:p>
    <w:p w14:paraId="38556628" w14:textId="04DA426A"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NDYsIDQ3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TaGVuPC9BdXRob3I+PFllYXI+MjAwNjwvWWVhcj48UmVj
TnVtPjIxOTwvUmVjTnVtPjxEaXNwbGF5VGV4dD5bNDYsIDQ3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3E6FFB">
        <w:rPr>
          <w:rFonts w:ascii="Times New Roman" w:hAnsi="Times New Roman" w:cs="Times New Roman"/>
          <w:sz w:val="24"/>
          <w:szCs w:val="24"/>
        </w:rPr>
        <w:fldChar w:fldCharType="separate"/>
      </w:r>
      <w:r w:rsidR="00486769">
        <w:rPr>
          <w:rFonts w:ascii="Times New Roman" w:hAnsi="Times New Roman" w:cs="Times New Roman"/>
          <w:noProof/>
          <w:sz w:val="24"/>
          <w:szCs w:val="24"/>
        </w:rPr>
        <w:t>[46, 47]</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3C9B898D"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w:t>
      </w:r>
      <w:commentRangeStart w:id="118"/>
      <w:r w:rsidR="000F3EF3">
        <w:rPr>
          <w:rFonts w:ascii="Times New Roman" w:hAnsi="Times New Roman" w:cs="Times New Roman"/>
          <w:sz w:val="24"/>
          <w:szCs w:val="24"/>
        </w:rPr>
        <w:t>(Nov18</w:t>
      </w:r>
      <w:commentRangeEnd w:id="118"/>
      <w:r w:rsidR="00E90BB3">
        <w:rPr>
          <w:rStyle w:val="CommentReference"/>
        </w:rPr>
        <w:commentReference w:id="118"/>
      </w:r>
      <w:r w:rsidR="000F3EF3">
        <w:rPr>
          <w:rFonts w:ascii="Times New Roman" w:hAnsi="Times New Roman" w:cs="Times New Roman"/>
          <w:sz w:val="24"/>
          <w:szCs w:val="24"/>
        </w:rPr>
        <w:t>)</w:t>
      </w:r>
      <w:r w:rsidRPr="00541DBD">
        <w:rPr>
          <w:rFonts w:ascii="Times New Roman" w:hAnsi="Times New Roman" w:cs="Times New Roman"/>
          <w:sz w:val="24"/>
          <w:szCs w:val="24"/>
        </w:rPr>
        <w:t xml:space="preserve">, </w:t>
      </w:r>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r w:rsidRPr="00541DBD">
        <w:rPr>
          <w:rFonts w:ascii="Times New Roman" w:hAnsi="Times New Roman" w:cs="Times New Roman"/>
          <w:sz w:val="24"/>
          <w:szCs w:val="24"/>
        </w:rPr>
        <w:t>Nrf2 KO mice were randomized into 2 groups after the 2-week equalization period. One group continued receiving the control diet (AIN93M</w:t>
      </w:r>
      <w:r w:rsidR="00A14B05">
        <w:rPr>
          <w:rFonts w:ascii="Times New Roman" w:hAnsi="Times New Roman" w:cs="Times New Roman"/>
          <w:sz w:val="24"/>
          <w:szCs w:val="24"/>
        </w:rPr>
        <w:t>, regular grain diet</w:t>
      </w:r>
      <w:r w:rsidRPr="00541DBD">
        <w:rPr>
          <w:rFonts w:ascii="Times New Roman" w:hAnsi="Times New Roman" w:cs="Times New Roman"/>
          <w:sz w:val="24"/>
          <w:szCs w:val="24"/>
        </w:rPr>
        <w:t>) while the second group’s diet was enhanced with 0.05% PEITC. In the second 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10 WT mice were randomized into either the control diet (AIN93M) or the PEITC-enhanced diet group</w:t>
      </w:r>
      <w:r w:rsidR="00A14B05">
        <w:rPr>
          <w:rFonts w:ascii="Times New Roman" w:hAnsi="Times New Roman" w:cs="Times New Roman"/>
          <w:sz w:val="24"/>
          <w:szCs w:val="24"/>
        </w:rPr>
        <w:t>s</w:t>
      </w:r>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additional cranberry</w:t>
      </w:r>
      <w:r w:rsidR="00471E33">
        <w:rPr>
          <w:rFonts w:ascii="Times New Roman" w:hAnsi="Times New Roman" w:cs="Times New Roman"/>
          <w:sz w:val="24"/>
          <w:szCs w:val="24"/>
        </w:rPr>
        <w:t>-enriched</w:t>
      </w:r>
      <w:r w:rsidRPr="00541DBD">
        <w:rPr>
          <w:rFonts w:ascii="Times New Roman" w:hAnsi="Times New Roman" w:cs="Times New Roman"/>
          <w:sz w:val="24"/>
          <w:szCs w:val="24"/>
        </w:rPr>
        <w:t xml:space="preserve"> diet was introduced</w:t>
      </w:r>
      <w:r w:rsidR="00471E33">
        <w:rPr>
          <w:rFonts w:ascii="Times New Roman" w:hAnsi="Times New Roman" w:cs="Times New Roman"/>
          <w:sz w:val="24"/>
          <w:szCs w:val="24"/>
        </w:rPr>
        <w:t xml:space="preserve"> (</w:t>
      </w:r>
      <w:commentRangeStart w:id="119"/>
      <w:r w:rsidR="00471E33">
        <w:rPr>
          <w:rFonts w:ascii="Times New Roman" w:hAnsi="Times New Roman" w:cs="Times New Roman"/>
          <w:sz w:val="24"/>
          <w:szCs w:val="24"/>
        </w:rPr>
        <w:t>10%</w:t>
      </w:r>
      <w:commentRangeEnd w:id="119"/>
      <w:r w:rsidR="00A14B05">
        <w:rPr>
          <w:rStyle w:val="CommentReference"/>
        </w:rPr>
        <w:commentReference w:id="119"/>
      </w:r>
      <w:r w:rsidR="00471E33">
        <w:rPr>
          <w:rFonts w:ascii="Times New Roman" w:hAnsi="Times New Roman" w:cs="Times New Roman"/>
          <w:sz w:val="24"/>
          <w:szCs w:val="24"/>
        </w:rPr>
        <w:t xml:space="preserve"> of feed by weight)</w:t>
      </w:r>
      <w:r w:rsidRPr="00541DBD">
        <w:rPr>
          <w:rFonts w:ascii="Times New Roman" w:hAnsi="Times New Roman" w:cs="Times New Roman"/>
          <w:sz w:val="24"/>
          <w:szCs w:val="24"/>
        </w:rPr>
        <w:t xml:space="preserve">,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w:t>
      </w:r>
      <w:r w:rsidR="00471E33">
        <w:rPr>
          <w:rFonts w:ascii="Times New Roman" w:hAnsi="Times New Roman" w:cs="Times New Roman"/>
          <w:sz w:val="24"/>
          <w:szCs w:val="24"/>
        </w:rPr>
        <w:t xml:space="preserve"> 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r w:rsidRPr="00541DBD">
        <w:rPr>
          <w:rFonts w:ascii="Times New Roman" w:hAnsi="Times New Roman" w:cs="Times New Roman"/>
          <w:sz w:val="24"/>
          <w:szCs w:val="24"/>
        </w:rPr>
        <w:t>DS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to induce gut inflammation. </w:t>
      </w:r>
      <w:commentRangeStart w:id="120"/>
      <w:r w:rsidR="00A14B05">
        <w:rPr>
          <w:rFonts w:ascii="Times New Roman" w:hAnsi="Times New Roman" w:cs="Times New Roman"/>
          <w:sz w:val="24"/>
          <w:szCs w:val="24"/>
        </w:rPr>
        <w:t>2.5%</w:t>
      </w:r>
      <w:commentRangeEnd w:id="120"/>
      <w:r w:rsidR="00A14B05">
        <w:rPr>
          <w:rStyle w:val="CommentReference"/>
        </w:rPr>
        <w:commentReference w:id="120"/>
      </w:r>
      <w:r w:rsidR="00A14B05">
        <w:rPr>
          <w:rFonts w:ascii="Times New Roman" w:hAnsi="Times New Roman" w:cs="Times New Roman"/>
          <w:sz w:val="24"/>
          <w:szCs w:val="24"/>
        </w:rPr>
        <w:t xml:space="preserve"> DSS was dissolved in autoclaved water and made freshly weekly. </w:t>
      </w:r>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w:t>
      </w:r>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w:t>
      </w:r>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w:t>
      </w:r>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 xml:space="preserve">All animal experiments were conducted under the animal protocol approved by the Institutional Animal Care and Use Committee (IACUC) of Rutgers </w:t>
      </w:r>
      <w:commentRangeStart w:id="121"/>
      <w:r w:rsidRPr="00C0022D">
        <w:rPr>
          <w:rFonts w:ascii="Times New Roman" w:hAnsi="Times New Roman" w:cs="Times New Roman"/>
          <w:sz w:val="24"/>
          <w:szCs w:val="24"/>
        </w:rPr>
        <w:t>University</w:t>
      </w:r>
      <w:commentRangeEnd w:id="121"/>
      <w:r w:rsidR="00E90BB3">
        <w:rPr>
          <w:rStyle w:val="CommentReference"/>
        </w:rPr>
        <w:commentReference w:id="121"/>
      </w:r>
      <w:r w:rsidRPr="00C0022D">
        <w:rPr>
          <w:rFonts w:ascii="Times New Roman" w:hAnsi="Times New Roman" w:cs="Times New Roman"/>
          <w:sz w:val="24"/>
          <w:szCs w:val="24"/>
        </w:rPr>
        <w:t>.</w:t>
      </w:r>
    </w:p>
    <w:p w14:paraId="34B4075E" w14:textId="37471EFC" w:rsidR="00C0022D" w:rsidRDefault="00C0022D" w:rsidP="00A43D9D">
      <w:pPr>
        <w:pStyle w:val="Heading2"/>
      </w:pPr>
      <w:bookmarkStart w:id="122" w:name="_Toc141698519"/>
      <w:r>
        <w:lastRenderedPageBreak/>
        <w:t xml:space="preserve">2.2 </w:t>
      </w:r>
      <w:r w:rsidRPr="00C0022D">
        <w:t>16</w:t>
      </w:r>
      <w:r w:rsidR="00BD0E55">
        <w:t>S</w:t>
      </w:r>
      <w:r w:rsidRPr="00C0022D">
        <w:t xml:space="preserve"> ribosomal RNA gene sequencing and analysis</w:t>
      </w:r>
      <w:bookmarkEnd w:id="122"/>
    </w:p>
    <w:p w14:paraId="3C26E005" w14:textId="1E9E3C69"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DNA were extracted using </w:t>
      </w:r>
      <w:r w:rsidRPr="00885C35">
        <w:rPr>
          <w:rFonts w:ascii="Times New Roman" w:hAnsi="Times New Roman" w:cs="Times New Roman"/>
          <w:i/>
          <w:iCs/>
          <w:sz w:val="24"/>
          <w:szCs w:val="24"/>
        </w:rPr>
        <w:t xml:space="preserve">PowerSoil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NDgtNTR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BcHByaWxsPC9BdXRob3I+PFllYXI+MjAxNTwvWWVhcj48
UmVjTnVtPjIyMTwvUmVjTnVtPjxEaXNwbGF5VGV4dD5bNDgtNTR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486769">
        <w:rPr>
          <w:rFonts w:ascii="Times New Roman" w:hAnsi="Times New Roman" w:cs="Times New Roman"/>
          <w:noProof/>
          <w:sz w:val="24"/>
          <w:szCs w:val="24"/>
        </w:rPr>
        <w:t>[48-54]</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r w:rsidRPr="00822371">
        <w:rPr>
          <w:rFonts w:ascii="Times New Roman" w:hAnsi="Times New Roman" w:cs="Times New Roman"/>
          <w:i/>
          <w:iCs/>
          <w:sz w:val="24"/>
          <w:szCs w:val="24"/>
        </w:rPr>
        <w:t>MiSeq</w:t>
      </w:r>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1NSwgNTZ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Cb2x5ZW48L0F1dGhvcj48WWVhcj4yMDE5PC9ZZWFyPjxS
ZWNOdW0+MjY0PC9SZWNOdW0+PERpc3BsYXlUZXh0Pls1NSwgNTZ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3C3E83">
        <w:rPr>
          <w:rFonts w:ascii="Times New Roman" w:hAnsi="Times New Roman" w:cs="Times New Roman"/>
          <w:sz w:val="24"/>
          <w:szCs w:val="24"/>
        </w:rPr>
        <w:fldChar w:fldCharType="separate"/>
      </w:r>
      <w:r w:rsidR="00486769">
        <w:rPr>
          <w:rFonts w:ascii="Times New Roman" w:hAnsi="Times New Roman" w:cs="Times New Roman"/>
          <w:noProof/>
          <w:sz w:val="24"/>
          <w:szCs w:val="24"/>
        </w:rPr>
        <w:t>[55, 56]</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U3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DYWxsYWhhbjwvQXV0aG9yPjxZZWFyPjIwMTY8L1llYXI+
PFJlY051bT4yNjI8L1JlY051bT48RGlzcGxheVRleHQ+WzU3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2D0A9D">
        <w:rPr>
          <w:rFonts w:ascii="Times New Roman" w:hAnsi="Times New Roman" w:cs="Times New Roman"/>
          <w:sz w:val="24"/>
          <w:szCs w:val="24"/>
        </w:rPr>
        <w:fldChar w:fldCharType="separate"/>
      </w:r>
      <w:r w:rsidR="00486769">
        <w:rPr>
          <w:rFonts w:ascii="Times New Roman" w:hAnsi="Times New Roman" w:cs="Times New Roman"/>
          <w:noProof/>
          <w:sz w:val="24"/>
          <w:szCs w:val="24"/>
        </w:rPr>
        <w:t>[57]</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7E9A19F5" w:rsidR="00C0022D" w:rsidRPr="00C0022D" w:rsidRDefault="00C0022D" w:rsidP="00C0022D">
      <w:pPr>
        <w:rPr>
          <w:rFonts w:ascii="Times New Roman" w:hAnsi="Times New Roman" w:cs="Times New Roman"/>
          <w:sz w:val="24"/>
          <w:szCs w:val="24"/>
        </w:rPr>
      </w:pPr>
      <w:r w:rsidRPr="00851EF1">
        <w:rPr>
          <w:rFonts w:ascii="Times New Roman" w:hAnsi="Times New Roman" w:cs="Times New Roman"/>
          <w:i/>
          <w:iCs/>
          <w:sz w:val="24"/>
          <w:szCs w:val="24"/>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Yilmaz&lt;/Author&gt;&lt;Year&gt;2014&lt;/Year&gt;&lt;RecNum&gt;228&lt;/RecNum&gt;&lt;DisplayText&gt;[58]&lt;/DisplayText&gt;&lt;record&gt;&lt;rec-number&gt;228&lt;/rec-number&gt;&lt;foreign-keys&gt;&lt;key app="EN" db-id="p5x02z22jstaavezs2optfptvxdv9padpft5" timestamp="1674511025"&gt;228&lt;/key&gt;&lt;/foreign-keys&gt;&lt;ref-type name="Journal Article"&gt;17&lt;/ref-type&gt;&lt;contributors&gt;&lt;authors&gt;&lt;author&gt;Yilmaz, P.&lt;/author&gt;&lt;author&gt;Parfrey, L. W.&lt;/author&gt;&lt;author&gt;Yarza, P.&lt;/author&gt;&lt;author&gt;Gerken, J.&lt;/author&gt;&lt;author&gt;Pruesse, E.&lt;/author&gt;&lt;author&gt;Quast, C.&lt;/author&gt;&lt;author&gt;Schweer, T.&lt;/author&gt;&lt;author&gt;Peplies, J.&lt;/author&gt;&lt;author&gt;Ludwig, W.&lt;/author&gt;&lt;author&gt;Glockner, F. O.&lt;/author&gt;&lt;/authors&gt;&lt;/contributors&gt;&lt;auth-address&gt;Max Planck Inst Marine Microbiol, Microbial Genom &amp;amp; Bioinformat Res Grp, D-28359 Bremen, Germany&amp;#xD;Univ British Columbia, Dept Bot, Vancouver, BC V6T 1Z4, Canada&amp;#xD;Univ British Columbia, Dept Zool, Vancouver, BC V6T 1Z4, Canada&amp;#xD;Ribocon GmbH, D-28359 Bremen, Germany&amp;#xD;Jacobs Univ Bremen gGmbH, Sch Sci &amp;amp; Engn, D-28759 Bremen, Germany&amp;#xD;Tech Univ Munich, Lehrstuhl Mikrobiol, D-853530 Freising Weihenstephan, Germany&lt;/auth-address&gt;&lt;titles&gt;&lt;title&gt;The SILVA and &amp;quot;All-species Living Tree Project (LTP)&amp;quot; taxonomic frameworks&lt;/title&gt;&lt;secondary-title&gt;Nucleic Acids Research&lt;/secondary-title&gt;&lt;alt-title&gt;Nucleic Acids Res&lt;/alt-title&gt;&lt;/titles&gt;&lt;pages&gt;D643-D648&lt;/pages&gt;&lt;volume&gt;42&lt;/volume&gt;&lt;number&gt;D1&lt;/number&gt;&lt;keywords&gt;&lt;keyword&gt;ribosomal-rna sequences&lt;/keyword&gt;&lt;keyword&gt;diversity&lt;/keyword&gt;&lt;keyword&gt;classification&lt;/keyword&gt;&lt;keyword&gt;nomenclature&lt;/keyword&gt;&lt;keyword&gt;eukaryotes&lt;/keyword&gt;&lt;keyword&gt;lineages&lt;/keyword&gt;&lt;keyword&gt;ecology&lt;/keyword&gt;&lt;keyword&gt;time&lt;/keyword&gt;&lt;/keywords&gt;&lt;dates&gt;&lt;year&gt;2014&lt;/year&gt;&lt;pub-dates&gt;&lt;date&gt;Jan&lt;/date&gt;&lt;/pub-dates&gt;&lt;/dates&gt;&lt;isbn&gt;0305-1048&lt;/isbn&gt;&lt;accession-num&gt;WOS:000331139800094&lt;/accession-num&gt;&lt;urls&gt;&lt;related-urls&gt;&lt;url&gt;&amp;lt;Go to ISI&amp;gt;://WOS:000331139800094&lt;/url&gt;&lt;/related-urls&gt;&lt;/urls&gt;&lt;electronic-resource-num&gt;10.1093/nar/gkt1209&lt;/electronic-resource-num&gt;&lt;language&gt;English&lt;/language&gt;&lt;/record&gt;&lt;/Cite&gt;&lt;/EndNote&gt;</w:instrText>
      </w:r>
      <w:r w:rsidR="00E009FB">
        <w:rPr>
          <w:rFonts w:ascii="Times New Roman" w:hAnsi="Times New Roman" w:cs="Times New Roman"/>
          <w:sz w:val="24"/>
          <w:szCs w:val="24"/>
        </w:rPr>
        <w:fldChar w:fldCharType="separate"/>
      </w:r>
      <w:r w:rsidR="00486769">
        <w:rPr>
          <w:rFonts w:ascii="Times New Roman" w:hAnsi="Times New Roman" w:cs="Times New Roman"/>
          <w:noProof/>
          <w:sz w:val="24"/>
          <w:szCs w:val="24"/>
        </w:rPr>
        <w:t>[58]</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U5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DYXBvcmFzbzwvQXV0aG9yPjxZZWFyPjIwMTA8L1llYXI+
PFJlY051bT4yMjk8L1JlY051bT48RGlzcGxheVRleHQ+WzU5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486769">
        <w:rPr>
          <w:rFonts w:ascii="Times New Roman" w:hAnsi="Times New Roman" w:cs="Times New Roman"/>
          <w:noProof/>
          <w:sz w:val="24"/>
          <w:szCs w:val="24"/>
        </w:rPr>
        <w:t>[59]</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xml:space="preserve">. Principle coordinates analysis (PCoA) of unweighted UniFrac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3A16D3C9" w14:textId="525270FE" w:rsidR="00C0022D" w:rsidRDefault="00C0022D" w:rsidP="00A461B9">
      <w:pPr>
        <w:rPr>
          <w:rFonts w:ascii="Times New Roman" w:hAnsi="Times New Roman" w:cs="Times New Roman"/>
          <w:sz w:val="24"/>
          <w:szCs w:val="24"/>
        </w:rPr>
      </w:pPr>
      <w:r w:rsidRPr="00851EF1">
        <w:rPr>
          <w:rFonts w:ascii="Times New Roman" w:hAnsi="Times New Roman" w:cs="Times New Roman"/>
          <w:i/>
          <w:iCs/>
          <w:sz w:val="24"/>
          <w:szCs w:val="24"/>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r w:rsidRPr="005C4C32">
        <w:rPr>
          <w:rFonts w:ascii="Times New Roman" w:hAnsi="Times New Roman" w:cs="Times New Roman"/>
          <w:i/>
          <w:iCs/>
          <w:sz w:val="24"/>
          <w:szCs w:val="24"/>
        </w:rPr>
        <w:t>FastQ</w:t>
      </w:r>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p>
    <w:p w14:paraId="682362CA" w14:textId="1F8F2CCF" w:rsidR="00B764A5" w:rsidRDefault="00B764A5" w:rsidP="00A43D9D">
      <w:pPr>
        <w:pStyle w:val="Heading2"/>
      </w:pPr>
      <w:bookmarkStart w:id="123" w:name="_Toc141698520"/>
      <w:r>
        <w:t xml:space="preserve">2.3 </w:t>
      </w:r>
      <w:r w:rsidRPr="00B764A5">
        <w:t>Microbial metabolites analysis</w:t>
      </w:r>
      <w:bookmarkEnd w:id="123"/>
    </w:p>
    <w:p w14:paraId="1CDDC984" w14:textId="1F8C547F" w:rsidR="00B764A5" w:rsidRDefault="00B764A5" w:rsidP="00C0022D">
      <w:pPr>
        <w:rPr>
          <w:rFonts w:ascii="Times New Roman" w:hAnsi="Times New Roman" w:cs="Times New Roman"/>
          <w:sz w:val="24"/>
          <w:szCs w:val="24"/>
        </w:rPr>
      </w:pPr>
      <w:commentRangeStart w:id="124"/>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commentRangeEnd w:id="124"/>
      <w:r w:rsidR="0055583E">
        <w:rPr>
          <w:rStyle w:val="CommentReference"/>
        </w:rPr>
        <w:commentReference w:id="124"/>
      </w:r>
    </w:p>
    <w:p w14:paraId="65925FAE" w14:textId="7331B16B" w:rsidR="00B764A5" w:rsidRDefault="00B764A5" w:rsidP="00A43D9D">
      <w:pPr>
        <w:pStyle w:val="Heading2"/>
      </w:pPr>
      <w:bookmarkStart w:id="125" w:name="_Toc141698521"/>
      <w:r>
        <w:t>2.4 Statistical Analyses</w:t>
      </w:r>
      <w:bookmarkEnd w:id="125"/>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w:t>
      </w:r>
      <w:r w:rsidRPr="00B764A5">
        <w:rPr>
          <w:rFonts w:ascii="Times New Roman" w:hAnsi="Times New Roman" w:cs="Times New Roman"/>
          <w:sz w:val="24"/>
          <w:szCs w:val="24"/>
        </w:rPr>
        <w:lastRenderedPageBreak/>
        <w:t xml:space="preserve">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Default="00AB6127" w:rsidP="00A43D9D">
      <w:pPr>
        <w:pStyle w:val="Heading1"/>
      </w:pPr>
      <w:bookmarkStart w:id="126" w:name="_Toc128143906"/>
      <w:bookmarkStart w:id="127" w:name="_Toc141698522"/>
      <w:r>
        <w:t>3 Results</w:t>
      </w:r>
      <w:bookmarkEnd w:id="126"/>
      <w:bookmarkEnd w:id="127"/>
    </w:p>
    <w:p w14:paraId="4C56D38E" w14:textId="105E039B" w:rsidR="00A461B9" w:rsidRDefault="00A461B9" w:rsidP="00851EF1">
      <w:pPr>
        <w:pStyle w:val="Heading2"/>
      </w:pPr>
      <w:bookmarkStart w:id="128" w:name="_Toc141698523"/>
      <w:r>
        <w:t>3.1 Data acquisition</w:t>
      </w:r>
      <w:bookmarkEnd w:id="128"/>
    </w:p>
    <w:p w14:paraId="6D5C3996" w14:textId="036DAD19" w:rsidR="00A461B9" w:rsidRPr="00C0022D"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Figure </w:t>
      </w:r>
      <w:r>
        <w:rPr>
          <w:rFonts w:ascii="Times New Roman" w:hAnsi="Times New Roman" w:cs="Times New Roman"/>
          <w:sz w:val="24"/>
          <w:szCs w:val="24"/>
        </w:rPr>
        <w:t>1</w:t>
      </w:r>
      <w:r w:rsidRPr="00C0022D">
        <w:rPr>
          <w:rFonts w:ascii="Times New Roman" w:hAnsi="Times New Roman" w:cs="Times New Roman"/>
          <w:sz w:val="24"/>
          <w:szCs w:val="24"/>
        </w:rPr>
        <w:t xml:space="preserve">).Over 94% of OTUs were identified as bacterial. OTUs mapped to </w:t>
      </w:r>
      <w:r w:rsidRPr="005C4C32">
        <w:rPr>
          <w:rFonts w:ascii="Times New Roman" w:hAnsi="Times New Roman" w:cs="Times New Roman"/>
          <w:i/>
          <w:iCs/>
          <w:sz w:val="24"/>
          <w:szCs w:val="24"/>
        </w:rPr>
        <w:t>Eukaryota</w:t>
      </w:r>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as well as OTUs that could not be mapped to a Kingdom, were removed. In total, 10,197 (94.78% of total OTUs), 7,994 (98.34%) and 7,558 (96.07%) bacterial OTUs were identified in the 3 experiments respectively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Table </w:t>
      </w:r>
      <w:r>
        <w:rPr>
          <w:rFonts w:ascii="Times New Roman" w:hAnsi="Times New Roman" w:cs="Times New Roman"/>
          <w:sz w:val="24"/>
          <w:szCs w:val="24"/>
        </w:rPr>
        <w:t>1</w:t>
      </w:r>
      <w:r w:rsidRPr="00C0022D">
        <w:rPr>
          <w:rFonts w:ascii="Times New Roman" w:hAnsi="Times New Roman" w:cs="Times New Roman"/>
          <w:sz w:val="24"/>
          <w:szCs w:val="24"/>
        </w:rPr>
        <w:t xml:space="preserve">). </w:t>
      </w:r>
    </w:p>
    <w:p w14:paraId="061A2595" w14:textId="1EB7F4CB" w:rsidR="00A461B9"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r>
        <w:rPr>
          <w:rFonts w:ascii="Times New Roman" w:hAnsi="Times New Roman" w:cs="Times New Roman"/>
          <w:sz w:val="24"/>
          <w:szCs w:val="24"/>
        </w:rPr>
        <w:t>contamination from diet</w:t>
      </w:r>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74F1F171" w14:textId="77777777" w:rsidR="00A461B9" w:rsidRPr="00A461B9" w:rsidRDefault="00A461B9" w:rsidP="00851EF1"/>
    <w:p w14:paraId="0E53F3C5" w14:textId="7D8AC947" w:rsidR="00B764A5" w:rsidRDefault="00B764A5" w:rsidP="00A43D9D">
      <w:pPr>
        <w:pStyle w:val="Heading2"/>
      </w:pPr>
      <w:bookmarkStart w:id="129" w:name="_Toc141698524"/>
      <w:r w:rsidRPr="00B764A5">
        <w:t>3.</w:t>
      </w:r>
      <w:r w:rsidR="00A461B9">
        <w:t>2</w:t>
      </w:r>
      <w:r w:rsidR="00A461B9" w:rsidRPr="00B764A5">
        <w:t xml:space="preserve"> </w:t>
      </w:r>
      <w:r w:rsidR="00A461B9">
        <w:t>Diet, g</w:t>
      </w:r>
      <w:r w:rsidRPr="00B764A5">
        <w:t>enotype</w:t>
      </w:r>
      <w:r w:rsidR="00F833DA">
        <w:t xml:space="preserve"> and </w:t>
      </w:r>
      <w:r w:rsidR="00A461B9">
        <w:t>inflammation</w:t>
      </w:r>
      <w:r w:rsidR="00A461B9" w:rsidRPr="00B764A5">
        <w:t xml:space="preserve"> </w:t>
      </w:r>
      <w:r w:rsidRPr="00B764A5">
        <w:t>affect bacterial community richness and diversity</w:t>
      </w:r>
      <w:bookmarkEnd w:id="129"/>
    </w:p>
    <w:p w14:paraId="65A5C8FE" w14:textId="4A95535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YwLTY0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IdWFuZzwvQXV0aG9yPjxZZWFyPjIwMTU8L1llYXI+PFJl
Y051bT4yMzA8L1JlY051bT48RGlzcGxheVRleHQ+WzYwLTY0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1F5415">
        <w:rPr>
          <w:rFonts w:ascii="Times New Roman" w:hAnsi="Times New Roman" w:cs="Times New Roman"/>
          <w:sz w:val="24"/>
          <w:szCs w:val="24"/>
        </w:rPr>
        <w:fldChar w:fldCharType="separate"/>
      </w:r>
      <w:r w:rsidR="00486769">
        <w:rPr>
          <w:rFonts w:ascii="Times New Roman" w:hAnsi="Times New Roman" w:cs="Times New Roman"/>
          <w:noProof/>
          <w:sz w:val="24"/>
          <w:szCs w:val="24"/>
        </w:rPr>
        <w:t>[60-64]</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w:t>
      </w:r>
      <w:r w:rsidR="005E4DF7">
        <w:rPr>
          <w:rFonts w:ascii="Times New Roman" w:hAnsi="Times New Roman" w:cs="Times New Roman"/>
          <w:sz w:val="24"/>
          <w:szCs w:val="24"/>
        </w:rPr>
        <w:t>2</w:t>
      </w:r>
      <w:r w:rsidRPr="00B764A5">
        <w:rPr>
          <w:rFonts w:ascii="Times New Roman" w:hAnsi="Times New Roman" w:cs="Times New Roman"/>
          <w:sz w:val="24"/>
          <w:szCs w:val="24"/>
        </w:rPr>
        <w:t xml:space="preserve">).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DSS+Cranberry diet groups compared to the group that was not challenged with DSS (both p-values &lt;0.01). </w:t>
      </w:r>
    </w:p>
    <w:p w14:paraId="7AA85625" w14:textId="264A3F86"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5E4DF7">
        <w:rPr>
          <w:rFonts w:ascii="Times New Roman" w:hAnsi="Times New Roman" w:cs="Times New Roman"/>
          <w:sz w:val="24"/>
          <w:szCs w:val="24"/>
        </w:rPr>
        <w:t xml:space="preserve">Supplemental </w:t>
      </w:r>
      <w:r>
        <w:rPr>
          <w:rFonts w:ascii="Times New Roman" w:hAnsi="Times New Roman" w:cs="Times New Roman"/>
          <w:sz w:val="24"/>
          <w:szCs w:val="24"/>
        </w:rPr>
        <w:t xml:space="preserve">Figure </w:t>
      </w:r>
      <w:r w:rsidR="005E4DF7">
        <w:rPr>
          <w:rFonts w:ascii="Times New Roman" w:hAnsi="Times New Roman" w:cs="Times New Roman"/>
          <w:sz w:val="24"/>
          <w:szCs w:val="24"/>
        </w:rPr>
        <w:t>2</w:t>
      </w:r>
      <w:r>
        <w:rPr>
          <w:rFonts w:ascii="Times New Roman" w:hAnsi="Times New Roman" w:cs="Times New Roman"/>
          <w:sz w:val="24"/>
          <w:szCs w:val="24"/>
        </w:rPr>
        <w:t>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Pr>
          <w:rFonts w:ascii="Times New Roman" w:hAnsi="Times New Roman" w:cs="Times New Roman"/>
          <w:sz w:val="24"/>
          <w:szCs w:val="24"/>
        </w:rPr>
        <w:t xml:space="preserve">Supplementary </w:t>
      </w:r>
      <w:r>
        <w:rPr>
          <w:rFonts w:ascii="Times New Roman" w:hAnsi="Times New Roman" w:cs="Times New Roman"/>
          <w:sz w:val="24"/>
          <w:szCs w:val="24"/>
        </w:rPr>
        <w:t xml:space="preserve">Figure </w:t>
      </w:r>
      <w:r w:rsidR="005E4DF7">
        <w:rPr>
          <w:rFonts w:ascii="Times New Roman" w:hAnsi="Times New Roman" w:cs="Times New Roman"/>
          <w:sz w:val="24"/>
          <w:szCs w:val="24"/>
        </w:rPr>
        <w:t>2B</w:t>
      </w:r>
      <w:r>
        <w:rPr>
          <w:rFonts w:ascii="Times New Roman" w:hAnsi="Times New Roman" w:cs="Times New Roman"/>
          <w:sz w:val="24"/>
          <w:szCs w:val="24"/>
        </w:rPr>
        <w:t>).</w:t>
      </w:r>
      <w:r w:rsidR="00383D7B">
        <w:rPr>
          <w:rFonts w:ascii="Times New Roman" w:hAnsi="Times New Roman" w:cs="Times New Roman"/>
          <w:sz w:val="24"/>
          <w:szCs w:val="24"/>
        </w:rPr>
        <w:t xml:space="preserve"> After repeating the analysis on the corrected Shannon index, genotype </w:t>
      </w:r>
      <w:r w:rsidR="00383D7B" w:rsidRPr="00E90BB3">
        <w:rPr>
          <w:rFonts w:ascii="Times New Roman" w:hAnsi="Times New Roman" w:cs="Times New Roman"/>
          <w:sz w:val="24"/>
          <w:szCs w:val="24"/>
          <w:rPrChange w:id="130" w:author="Md Shahid Sarwar" w:date="2023-08-01T14:46:00Z">
            <w:rPr>
              <w:rFonts w:ascii="Times New Roman" w:hAnsi="Times New Roman" w:cs="Times New Roman"/>
              <w:b/>
              <w:bCs/>
              <w:sz w:val="24"/>
              <w:szCs w:val="24"/>
            </w:rPr>
          </w:rPrChange>
        </w:rPr>
        <w:t>differences remained statistically significant (higher alpha diversity in the NRf2 KO group</w:t>
      </w:r>
      <w:r w:rsidR="00993B76" w:rsidRPr="00E90BB3">
        <w:rPr>
          <w:rFonts w:ascii="Times New Roman" w:hAnsi="Times New Roman" w:cs="Times New Roman"/>
          <w:sz w:val="24"/>
          <w:szCs w:val="24"/>
          <w:rPrChange w:id="131" w:author="Md Shahid Sarwar" w:date="2023-08-01T14:46:00Z">
            <w:rPr>
              <w:rFonts w:ascii="Times New Roman" w:hAnsi="Times New Roman" w:cs="Times New Roman"/>
              <w:b/>
              <w:bCs/>
              <w:sz w:val="24"/>
              <w:szCs w:val="24"/>
            </w:rPr>
          </w:rPrChange>
        </w:rPr>
        <w:t xml:space="preserve"> compared to WT</w:t>
      </w:r>
      <w:r w:rsidR="00383D7B" w:rsidRPr="00E90BB3">
        <w:rPr>
          <w:rFonts w:ascii="Times New Roman" w:hAnsi="Times New Roman" w:cs="Times New Roman"/>
          <w:sz w:val="24"/>
          <w:szCs w:val="24"/>
          <w:rPrChange w:id="132" w:author="Md Shahid Sarwar" w:date="2023-08-01T14:46:00Z">
            <w:rPr>
              <w:rFonts w:ascii="Times New Roman" w:hAnsi="Times New Roman" w:cs="Times New Roman"/>
              <w:b/>
              <w:bCs/>
              <w:sz w:val="24"/>
              <w:szCs w:val="24"/>
            </w:rPr>
          </w:rPrChange>
        </w:rPr>
        <w:t>, p-value = 0.0</w:t>
      </w:r>
      <w:r w:rsidR="00BF7C23" w:rsidRPr="00E90BB3">
        <w:rPr>
          <w:rFonts w:ascii="Times New Roman" w:hAnsi="Times New Roman" w:cs="Times New Roman"/>
          <w:sz w:val="24"/>
          <w:szCs w:val="24"/>
          <w:rPrChange w:id="133" w:author="Md Shahid Sarwar" w:date="2023-08-01T14:46:00Z">
            <w:rPr>
              <w:rFonts w:ascii="Times New Roman" w:hAnsi="Times New Roman" w:cs="Times New Roman"/>
              <w:b/>
              <w:bCs/>
              <w:sz w:val="24"/>
              <w:szCs w:val="24"/>
            </w:rPr>
          </w:rPrChange>
        </w:rPr>
        <w:t>2</w:t>
      </w:r>
      <w:r w:rsidR="00383D7B" w:rsidRPr="00E90BB3">
        <w:rPr>
          <w:rFonts w:ascii="Times New Roman" w:hAnsi="Times New Roman" w:cs="Times New Roman"/>
          <w:sz w:val="24"/>
          <w:szCs w:val="24"/>
          <w:rPrChange w:id="134" w:author="Md Shahid Sarwar" w:date="2023-08-01T14:46:00Z">
            <w:rPr>
              <w:rFonts w:ascii="Times New Roman" w:hAnsi="Times New Roman" w:cs="Times New Roman"/>
              <w:b/>
              <w:bCs/>
              <w:sz w:val="24"/>
              <w:szCs w:val="24"/>
            </w:rPr>
          </w:rPrChange>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w:t>
      </w:r>
      <w:r w:rsidR="00383D7B">
        <w:rPr>
          <w:rFonts w:ascii="Times New Roman" w:hAnsi="Times New Roman" w:cs="Times New Roman"/>
          <w:sz w:val="24"/>
          <w:szCs w:val="24"/>
        </w:rPr>
        <w:lastRenderedPageBreak/>
        <w:t>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E90BB3">
        <w:rPr>
          <w:rFonts w:ascii="Times New Roman" w:hAnsi="Times New Roman" w:cs="Times New Roman"/>
          <w:sz w:val="24"/>
          <w:szCs w:val="24"/>
          <w:rPrChange w:id="135" w:author="Md Shahid Sarwar" w:date="2023-08-01T14:46:00Z">
            <w:rPr>
              <w:rFonts w:ascii="Times New Roman" w:hAnsi="Times New Roman" w:cs="Times New Roman"/>
              <w:b/>
              <w:bCs/>
              <w:sz w:val="24"/>
              <w:szCs w:val="24"/>
            </w:rPr>
          </w:rPrChange>
        </w:rPr>
        <w:t>Th</w:t>
      </w:r>
      <w:r w:rsidR="004659CB" w:rsidRPr="00E90BB3">
        <w:rPr>
          <w:rFonts w:ascii="Times New Roman" w:hAnsi="Times New Roman" w:cs="Times New Roman"/>
          <w:sz w:val="24"/>
          <w:szCs w:val="24"/>
          <w:rPrChange w:id="136" w:author="Md Shahid Sarwar" w:date="2023-08-01T14:46:00Z">
            <w:rPr>
              <w:rFonts w:ascii="Times New Roman" w:hAnsi="Times New Roman" w:cs="Times New Roman"/>
              <w:b/>
              <w:bCs/>
              <w:sz w:val="24"/>
              <w:szCs w:val="24"/>
            </w:rPr>
          </w:rPrChange>
        </w:rPr>
        <w:t>ese</w:t>
      </w:r>
      <w:r w:rsidR="00383D7B" w:rsidRPr="00E90BB3">
        <w:rPr>
          <w:rFonts w:ascii="Times New Roman" w:hAnsi="Times New Roman" w:cs="Times New Roman"/>
          <w:sz w:val="24"/>
          <w:szCs w:val="24"/>
          <w:rPrChange w:id="137" w:author="Md Shahid Sarwar" w:date="2023-08-01T14:46:00Z">
            <w:rPr>
              <w:rFonts w:ascii="Times New Roman" w:hAnsi="Times New Roman" w:cs="Times New Roman"/>
              <w:b/>
              <w:bCs/>
              <w:sz w:val="24"/>
              <w:szCs w:val="24"/>
            </w:rPr>
          </w:rPrChange>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 xml:space="preserve">The averages of the corrected Shannon indices are presented in Figure </w:t>
      </w:r>
      <w:r w:rsidR="005E4DF7">
        <w:rPr>
          <w:rFonts w:ascii="Times New Roman" w:hAnsi="Times New Roman" w:cs="Times New Roman"/>
          <w:sz w:val="24"/>
          <w:szCs w:val="24"/>
        </w:rPr>
        <w:t>3</w:t>
      </w:r>
      <w:r w:rsidR="00993B76">
        <w:rPr>
          <w:rFonts w:ascii="Times New Roman" w:hAnsi="Times New Roman" w:cs="Times New Roman"/>
          <w:sz w:val="24"/>
          <w:szCs w:val="24"/>
        </w:rPr>
        <w:t>.</w:t>
      </w:r>
    </w:p>
    <w:p w14:paraId="5F2A8042" w14:textId="0D8268A4" w:rsidR="008E4B69" w:rsidRDefault="008E4B69" w:rsidP="00A43D9D">
      <w:pPr>
        <w:pStyle w:val="Heading2"/>
      </w:pPr>
      <w:bookmarkStart w:id="138" w:name="_Toc141698525"/>
      <w:r w:rsidRPr="00B764A5">
        <w:t>3.</w:t>
      </w:r>
      <w:r w:rsidR="00116D3B">
        <w:t>2</w:t>
      </w:r>
      <w:r w:rsidRPr="00B764A5">
        <w:t xml:space="preserve"> </w:t>
      </w:r>
      <w:r w:rsidR="00166C50">
        <w:t>Principal components analys</w:t>
      </w:r>
      <w:r w:rsidR="00966A72">
        <w:t>i</w:t>
      </w:r>
      <w:r w:rsidR="00166C50">
        <w:t>s reveal a</w:t>
      </w:r>
      <w:r w:rsidR="000C3A4D">
        <w:t xml:space="preserve">ssociation of microbiome composition with </w:t>
      </w:r>
      <w:r w:rsidR="00966A72">
        <w:t xml:space="preserve">diet and </w:t>
      </w:r>
      <w:r w:rsidR="000C3A4D">
        <w:t>genotype</w:t>
      </w:r>
      <w:bookmarkEnd w:id="138"/>
    </w:p>
    <w:p w14:paraId="195ECFE9" w14:textId="520AEF14"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3</w:t>
      </w:r>
      <w:r w:rsidR="00643C2A">
        <w:rPr>
          <w:rFonts w:ascii="Times New Roman" w:hAnsi="Times New Roman" w:cs="Times New Roman"/>
          <w:sz w:val="24"/>
          <w:szCs w:val="24"/>
        </w:rPr>
        <w:t>), and the samples varied greatly by sequencing depth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1</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r w:rsidR="00966A72">
        <w:rPr>
          <w:rFonts w:ascii="Times New Roman" w:hAnsi="Times New Roman" w:cs="Times New Roman"/>
          <w:sz w:val="24"/>
          <w:szCs w:val="24"/>
        </w:rPr>
        <w:t>4</w:t>
      </w:r>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0882BC98"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w:t>
      </w:r>
      <w:r w:rsidR="00966A72">
        <w:rPr>
          <w:rFonts w:ascii="Times New Roman" w:hAnsi="Times New Roman" w:cs="Times New Roman"/>
          <w:sz w:val="24"/>
          <w:szCs w:val="24"/>
        </w:rPr>
        <w:t>5</w:t>
      </w:r>
      <w:r w:rsidR="00BB38D0">
        <w:rPr>
          <w:rFonts w:ascii="Times New Roman" w:hAnsi="Times New Roman" w:cs="Times New Roman"/>
          <w:sz w:val="24"/>
          <w:szCs w:val="24"/>
        </w:rPr>
        <w:t>)</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31259D05"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r w:rsidR="00966A72">
        <w:rPr>
          <w:rFonts w:ascii="Times New Roman" w:hAnsi="Times New Roman" w:cs="Times New Roman"/>
          <w:sz w:val="24"/>
          <w:szCs w:val="24"/>
        </w:rPr>
        <w:t>6</w:t>
      </w:r>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r w:rsidR="00966A72">
        <w:rPr>
          <w:rFonts w:ascii="Times New Roman" w:hAnsi="Times New Roman" w:cs="Times New Roman"/>
          <w:sz w:val="24"/>
          <w:szCs w:val="24"/>
        </w:rPr>
        <w:t>7</w:t>
      </w:r>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r w:rsidR="009236B2" w:rsidRPr="009236B2">
        <w:rPr>
          <w:rFonts w:ascii="Times New Roman" w:hAnsi="Times New Roman" w:cs="Times New Roman"/>
          <w:i/>
          <w:iCs/>
          <w:sz w:val="24"/>
          <w:szCs w:val="24"/>
        </w:rPr>
        <w:t>Verrucomicrobiae</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r w:rsidR="009236B2" w:rsidRPr="009236B2">
        <w:rPr>
          <w:rFonts w:ascii="Times New Roman" w:hAnsi="Times New Roman" w:cs="Times New Roman"/>
          <w:i/>
          <w:iCs/>
          <w:sz w:val="24"/>
          <w:szCs w:val="24"/>
        </w:rPr>
        <w:t>Gammaproteobacteria</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DSS+Cranberry groups. </w:t>
      </w:r>
    </w:p>
    <w:p w14:paraId="7CABFF2A" w14:textId="5F8EB240" w:rsidR="008E4B69" w:rsidRDefault="00116D3B" w:rsidP="00A43D9D">
      <w:pPr>
        <w:pStyle w:val="Heading2"/>
        <w:rPr>
          <w:rFonts w:ascii="Times New Roman" w:hAnsi="Times New Roman" w:cs="Times New Roman"/>
          <w:sz w:val="24"/>
          <w:szCs w:val="24"/>
        </w:rPr>
      </w:pPr>
      <w:bookmarkStart w:id="139" w:name="_Toc141698526"/>
      <w:r>
        <w:t xml:space="preserve">3.3 </w:t>
      </w:r>
      <w:r w:rsidRPr="003C3E83">
        <w:t>Firmicutes/Bacteroidetes ratio</w:t>
      </w:r>
      <w:bookmarkEnd w:id="139"/>
    </w:p>
    <w:p w14:paraId="299B744C" w14:textId="759F9586"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2NV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NYXJpYXQ8L0F1dGhvcj48WWVhcj4yMDA5PC9ZZWFyPjxS
ZWNOdW0+MjQwPC9SZWNOdW0+PERpc3BsYXlUZXh0Pls2NV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86769">
        <w:rPr>
          <w:rFonts w:ascii="Times New Roman" w:hAnsi="Times New Roman" w:cs="Times New Roman"/>
          <w:noProof/>
          <w:sz w:val="24"/>
          <w:szCs w:val="24"/>
        </w:rPr>
        <w:t>[65]</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jZ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Lb2xpYWRhPC9BdXRob3I+PFllYXI+MjAxNzwvWWVhcj48
UmVjTnVtPjIzOTwvUmVjTnVtPjxEaXNwbGF5VGV4dD5bNjZ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86769">
        <w:rPr>
          <w:rFonts w:ascii="Times New Roman" w:hAnsi="Times New Roman" w:cs="Times New Roman"/>
          <w:noProof/>
          <w:sz w:val="24"/>
          <w:szCs w:val="24"/>
        </w:rPr>
        <w:t>[6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Stojanov&lt;/Author&gt;&lt;Year&gt;2020&lt;/Year&gt;&lt;RecNum&gt;265&lt;/RecNum&gt;&lt;DisplayText&gt;[67]&lt;/DisplayText&gt;&lt;record&gt;&lt;rec-number&gt;265&lt;/rec-number&gt;&lt;foreign-keys&gt;&lt;key app="EN" db-id="p5x02z22jstaavezs2optfptvxdv9padpft5"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486769">
        <w:rPr>
          <w:rFonts w:ascii="Times New Roman" w:hAnsi="Times New Roman" w:cs="Times New Roman"/>
          <w:noProof/>
          <w:sz w:val="24"/>
          <w:szCs w:val="24"/>
        </w:rPr>
        <w:t>[67]</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w:t>
      </w:r>
      <w:r w:rsidR="000E4B35">
        <w:rPr>
          <w:rFonts w:ascii="Times New Roman" w:hAnsi="Times New Roman" w:cs="Times New Roman"/>
          <w:sz w:val="24"/>
          <w:szCs w:val="24"/>
        </w:rPr>
        <w:lastRenderedPageBreak/>
        <w:t xml:space="preserve">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r w:rsidR="009068C3">
        <w:rPr>
          <w:rFonts w:ascii="Times New Roman" w:hAnsi="Times New Roman" w:cs="Times New Roman"/>
          <w:sz w:val="24"/>
          <w:szCs w:val="24"/>
        </w:rPr>
        <w:t xml:space="preserve">8 </w:t>
      </w:r>
      <w:r w:rsidR="001F645A">
        <w:rPr>
          <w:rFonts w:ascii="Times New Roman" w:hAnsi="Times New Roman" w:cs="Times New Roman"/>
          <w:sz w:val="24"/>
          <w:szCs w:val="24"/>
        </w:rPr>
        <w:t xml:space="preserve">and </w:t>
      </w:r>
      <w:r w:rsidR="009068C3">
        <w:rPr>
          <w:rFonts w:ascii="Times New Roman" w:hAnsi="Times New Roman" w:cs="Times New Roman"/>
          <w:sz w:val="24"/>
          <w:szCs w:val="24"/>
        </w:rPr>
        <w:t>9</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DSS+Cranberry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140" w:name="_Toc141698527"/>
      <w:r w:rsidRPr="0068652B">
        <w:t>3.</w:t>
      </w:r>
      <w:r w:rsidR="00AA5F0D">
        <w:t>4</w:t>
      </w:r>
      <w:r w:rsidRPr="0068652B">
        <w:t xml:space="preserve"> </w:t>
      </w:r>
      <w:r w:rsidR="00AE037E" w:rsidRPr="00AE037E">
        <w:t>Linear Discriminant Analysis</w:t>
      </w:r>
      <w:r w:rsidR="00AE037E">
        <w:t xml:space="preserve"> of aging and dietary effects</w:t>
      </w:r>
      <w:bookmarkEnd w:id="140"/>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LEfSe)</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41C2FB72"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9068C3">
        <w:rPr>
          <w:rFonts w:ascii="Times New Roman" w:hAnsi="Times New Roman" w:cs="Times New Roman"/>
          <w:sz w:val="24"/>
          <w:szCs w:val="24"/>
        </w:rPr>
        <w:t>10</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revotell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Bacteroidetes Bacteroid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Clostridi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Oscillospir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Proteobacteria Desulfovibrionaceae</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 xml:space="preserve">Tenericutes Anaeroplasma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0E5D6BDE"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009068C3">
        <w:rPr>
          <w:rFonts w:ascii="Times New Roman" w:hAnsi="Times New Roman" w:cs="Times New Roman"/>
          <w:sz w:val="24"/>
          <w:szCs w:val="24"/>
        </w:rPr>
        <w:t>11</w:t>
      </w:r>
      <w:r w:rsidR="009068C3"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Firmicutes Ruminococcus</w:t>
      </w:r>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Bacteroidetes Odoribacter</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Tenericutes Mycoplasmataceae</w:t>
      </w:r>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Proteobacteria Desulfovibrionaceae</w:t>
      </w:r>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Firmicutes Clostridiales</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Ruminococcus </w:t>
      </w:r>
      <w:r w:rsidR="0068652B" w:rsidRPr="0068652B">
        <w:rPr>
          <w:rFonts w:ascii="Times New Roman" w:hAnsi="Times New Roman" w:cs="Times New Roman"/>
          <w:sz w:val="24"/>
          <w:szCs w:val="24"/>
        </w:rPr>
        <w:t xml:space="preserve">and </w:t>
      </w:r>
      <w:r w:rsidR="0068652B" w:rsidRPr="00061D97">
        <w:rPr>
          <w:rFonts w:ascii="Times New Roman" w:hAnsi="Times New Roman" w:cs="Times New Roman"/>
          <w:i/>
          <w:iCs/>
          <w:sz w:val="24"/>
          <w:szCs w:val="24"/>
        </w:rPr>
        <w:t>Acidobacteria Ellin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141" w:name="_Toc141698528"/>
      <w:r w:rsidRPr="0068652B">
        <w:lastRenderedPageBreak/>
        <w:t>3.5 PEITC and cranberry feeding partially reverse the DSS-induced changes in fecal metabolome</w:t>
      </w:r>
      <w:bookmarkEnd w:id="141"/>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645F5C1A"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all but one (taurine) amino acids were elevated in the Cranberry diet group (Figure </w:t>
      </w:r>
      <w:r w:rsidR="009068C3">
        <w:rPr>
          <w:rFonts w:ascii="Times New Roman" w:hAnsi="Times New Roman" w:cs="Times New Roman"/>
          <w:sz w:val="24"/>
          <w:szCs w:val="24"/>
        </w:rPr>
        <w:t>12A</w:t>
      </w:r>
      <w:r w:rsidRPr="0068652B">
        <w:rPr>
          <w:rFonts w:ascii="Times New Roman" w:hAnsi="Times New Roman" w:cs="Times New Roman"/>
          <w:sz w:val="24"/>
          <w:szCs w:val="24"/>
        </w:rPr>
        <w:t>). However, for bile acids genotype rather than diet played a bigger role, with higher production of all bile acids in the Nrf KO and especially increase of LCA, DCA, MCA, CDCA, GDCA and GCDCA driving the separation between the two genotypes (</w:t>
      </w:r>
      <w:r w:rsidR="0040076B">
        <w:rPr>
          <w:rFonts w:ascii="Times New Roman" w:hAnsi="Times New Roman" w:cs="Times New Roman"/>
          <w:sz w:val="24"/>
          <w:szCs w:val="24"/>
        </w:rPr>
        <w:t xml:space="preserve">Figure </w:t>
      </w:r>
      <w:r w:rsidR="009068C3">
        <w:rPr>
          <w:rFonts w:ascii="Times New Roman" w:hAnsi="Times New Roman" w:cs="Times New Roman"/>
          <w:sz w:val="24"/>
          <w:szCs w:val="24"/>
        </w:rPr>
        <w:t>12B</w:t>
      </w:r>
      <w:r w:rsidRPr="0068652B">
        <w:rPr>
          <w:rFonts w:ascii="Times New Roman" w:hAnsi="Times New Roman" w:cs="Times New Roman"/>
          <w:sz w:val="24"/>
          <w:szCs w:val="24"/>
        </w:rPr>
        <w:t xml:space="preserve">). </w:t>
      </w:r>
    </w:p>
    <w:p w14:paraId="0F97F177" w14:textId="1B06973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Pr>
          <w:rFonts w:ascii="Times New Roman" w:hAnsi="Times New Roman" w:cs="Times New Roman"/>
          <w:sz w:val="24"/>
          <w:szCs w:val="24"/>
        </w:rPr>
        <w:t>2</w:t>
      </w:r>
      <w:r w:rsidRPr="0068652B">
        <w:rPr>
          <w:rFonts w:ascii="Times New Roman" w:hAnsi="Times New Roman" w:cs="Times New Roman"/>
          <w:sz w:val="24"/>
          <w:szCs w:val="24"/>
        </w:rPr>
        <w:t xml:space="preserve">). However, the model </w:t>
      </w:r>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r w:rsidR="009068C3">
        <w:rPr>
          <w:rFonts w:ascii="Times New Roman" w:hAnsi="Times New Roman" w:cs="Times New Roman"/>
          <w:sz w:val="24"/>
          <w:szCs w:val="24"/>
        </w:rPr>
        <w:t>3</w:t>
      </w:r>
      <w:r w:rsidRPr="0068652B">
        <w:rPr>
          <w:rFonts w:ascii="Times New Roman" w:hAnsi="Times New Roman" w:cs="Times New Roman"/>
          <w:sz w:val="24"/>
          <w:szCs w:val="24"/>
        </w:rPr>
        <w:t xml:space="preserve">) suggesting stronger separation of the samples by genotype. </w:t>
      </w:r>
    </w:p>
    <w:p w14:paraId="147D35EC" w14:textId="42517F04"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 xml:space="preserve">H-J). Overall, these data indicated that PEITC and cranberry (rich in anthocyanins) are capable of modulating the metabolic responses to DSS treatment in the colorectal tract, potentially through their effects on the microbiome. </w:t>
      </w:r>
    </w:p>
    <w:p w14:paraId="208FC112" w14:textId="6B2E740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F81378">
        <w:rPr>
          <w:rFonts w:ascii="Times New Roman" w:hAnsi="Times New Roman" w:cs="Times New Roman"/>
          <w:sz w:val="24"/>
          <w:szCs w:val="24"/>
        </w:rPr>
        <w:t>14</w:t>
      </w:r>
      <w:r w:rsidR="00F81378" w:rsidRPr="00D735B0">
        <w:rPr>
          <w:rFonts w:ascii="Times New Roman" w:hAnsi="Times New Roman" w:cs="Times New Roman"/>
          <w:sz w:val="24"/>
          <w:szCs w:val="24"/>
        </w:rPr>
        <w:t>A</w:t>
      </w:r>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similar to the metabolite profile of DSS-treated WT mice.</w:t>
      </w:r>
    </w:p>
    <w:p w14:paraId="237A16EB" w14:textId="4B1B5811" w:rsidR="00AB6127" w:rsidRDefault="00AB6127" w:rsidP="00A43D9D">
      <w:pPr>
        <w:pStyle w:val="Heading1"/>
      </w:pPr>
      <w:bookmarkStart w:id="142" w:name="_Toc128143907"/>
      <w:bookmarkStart w:id="143" w:name="_Toc141698529"/>
      <w:r>
        <w:t>4 Discussion</w:t>
      </w:r>
      <w:bookmarkEnd w:id="142"/>
      <w:bookmarkEnd w:id="143"/>
    </w:p>
    <w:p w14:paraId="64C171A2" w14:textId="3DD1058D"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Lactobacill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Turicibacter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Verrucomicrobiales</w:t>
      </w:r>
      <w:r w:rsidRPr="00137FBE">
        <w:rPr>
          <w:rFonts w:ascii="Times New Roman" w:hAnsi="Times New Roman" w:cs="Times New Roman"/>
          <w:sz w:val="24"/>
          <w:szCs w:val="24"/>
        </w:rPr>
        <w:t xml:space="preserve">) . In contrast,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acteroidales</w:t>
      </w:r>
      <w:r w:rsidRPr="00137FBE">
        <w:rPr>
          <w:rFonts w:ascii="Times New Roman" w:hAnsi="Times New Roman" w:cs="Times New Roman"/>
          <w:sz w:val="24"/>
          <w:szCs w:val="24"/>
        </w:rPr>
        <w:t xml:space="preserve">) significantly decreased in high fat/sugar diet group. </w:t>
      </w:r>
      <w:r w:rsidRPr="00137FBE">
        <w:rPr>
          <w:rFonts w:ascii="Times New Roman" w:hAnsi="Times New Roman" w:cs="Times New Roman"/>
          <w:sz w:val="24"/>
          <w:szCs w:val="24"/>
        </w:rPr>
        <w:lastRenderedPageBreak/>
        <w:t xml:space="preserve">Additionally,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Bacterioidales</w:t>
      </w:r>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Erysipelotrichi</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Bacteroidetes Bacteroidetes</w:t>
      </w:r>
      <w:r w:rsidRPr="00137FBE">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WzY4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NYXJ0aW5lejwvQXV0aG9yPjxZZWFyPjIwMTM8L1llYXI+
PFJlY051bT4yMTU8L1JlY051bT48RGlzcGxheVRleHQ+WzY4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86769">
        <w:rPr>
          <w:rFonts w:ascii="Times New Roman" w:hAnsi="Times New Roman" w:cs="Times New Roman"/>
          <w:noProof/>
          <w:sz w:val="24"/>
          <w:szCs w:val="24"/>
        </w:rPr>
        <w:t>[68]</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At the individual level, genus </w:t>
      </w:r>
      <w:r w:rsidRPr="00555DE6">
        <w:rPr>
          <w:rFonts w:ascii="Times New Roman" w:hAnsi="Times New Roman" w:cs="Times New Roman"/>
          <w:i/>
          <w:iCs/>
          <w:sz w:val="24"/>
          <w:szCs w:val="24"/>
        </w:rPr>
        <w:t xml:space="preserve">Bacerioides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r w:rsidRPr="00555DE6">
        <w:rPr>
          <w:rFonts w:ascii="Times New Roman" w:hAnsi="Times New Roman" w:cs="Times New Roman"/>
          <w:i/>
          <w:iCs/>
          <w:sz w:val="24"/>
          <w:szCs w:val="24"/>
        </w:rPr>
        <w:t>Rosebur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Dialister</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Odoribacter</w:t>
      </w:r>
      <w:r w:rsidRPr="00137FBE">
        <w:rPr>
          <w:rFonts w:ascii="Times New Roman" w:hAnsi="Times New Roman" w:cs="Times New Roman"/>
          <w:sz w:val="24"/>
          <w:szCs w:val="24"/>
        </w:rPr>
        <w:t xml:space="preserve"> were significantly altered only by whole grain barley diet, and genus </w:t>
      </w:r>
      <w:r w:rsidRPr="00555DE6">
        <w:rPr>
          <w:rFonts w:ascii="Times New Roman" w:hAnsi="Times New Roman" w:cs="Times New Roman"/>
          <w:i/>
          <w:iCs/>
          <w:sz w:val="24"/>
          <w:szCs w:val="24"/>
        </w:rPr>
        <w:t>Blautia</w:t>
      </w:r>
      <w:r w:rsidRPr="00137FBE">
        <w:rPr>
          <w:rFonts w:ascii="Times New Roman" w:hAnsi="Times New Roman" w:cs="Times New Roman"/>
          <w:sz w:val="24"/>
          <w:szCs w:val="24"/>
        </w:rPr>
        <w:t xml:space="preserve"> by both, mix diet and whole grain barley diet. </w:t>
      </w:r>
    </w:p>
    <w:p w14:paraId="6C314FEE" w14:textId="6912BF94"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diet .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mice 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Kovacs&lt;/Author&gt;&lt;Year&gt;2011&lt;/Year&gt;&lt;RecNum&gt;217&lt;/RecNum&gt;&lt;DisplayText&gt;[69]&lt;/DisplayText&gt;&lt;record&gt;&lt;rec-number&gt;217&lt;/rec-number&gt;&lt;foreign-keys&gt;&lt;key app="EN" db-id="p5x02z22jstaavezs2optfptvxdv9padpft5"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Pr>
          <w:rFonts w:ascii="Times New Roman" w:hAnsi="Times New Roman" w:cs="Times New Roman"/>
          <w:sz w:val="24"/>
          <w:szCs w:val="24"/>
        </w:rPr>
        <w:fldChar w:fldCharType="separate"/>
      </w:r>
      <w:r w:rsidR="00486769">
        <w:rPr>
          <w:rFonts w:ascii="Times New Roman" w:hAnsi="Times New Roman" w:cs="Times New Roman"/>
          <w:noProof/>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Pr>
          <w:rFonts w:ascii="Times New Roman" w:hAnsi="Times New Roman" w:cs="Times New Roman"/>
          <w:sz w:val="24"/>
          <w:szCs w:val="24"/>
        </w:rPr>
        <w:t>C</w:t>
      </w:r>
      <w:r w:rsidRPr="00137FBE">
        <w:rPr>
          <w:rFonts w:ascii="Times New Roman" w:hAnsi="Times New Roman" w:cs="Times New Roman"/>
          <w:sz w:val="24"/>
          <w:szCs w:val="24"/>
        </w:rPr>
        <w:t xml:space="preserve">hain </w:t>
      </w:r>
      <w:r>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Ritchie&lt;/Author&gt;&lt;Year&gt;2000&lt;/Year&gt;&lt;RecNum&gt;261&lt;/RecNum&gt;&lt;DisplayText&gt;[70]&lt;/DisplayText&gt;&lt;record&gt;&lt;rec-number&gt;261&lt;/rec-number&gt;&lt;foreign-keys&gt;&lt;key app="EN" db-id="p5x02z22jstaavezs2optfptvxdv9padpft5"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486769">
        <w:rPr>
          <w:rFonts w:ascii="Times New Roman" w:hAnsi="Times New Roman" w:cs="Times New Roman"/>
          <w:noProof/>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Albert&lt;/Author&gt;&lt;Year&gt;2009&lt;/Year&gt;&lt;RecNum&gt;218&lt;/RecNum&gt;&lt;DisplayText&gt;[71]&lt;/DisplayText&gt;&lt;record&gt;&lt;rec-number&gt;218&lt;/rec-number&gt;&lt;foreign-keys&gt;&lt;key app="EN" db-id="p5x02z22jstaavezs2optfptvxdv9padpft5"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Pr>
          <w:rFonts w:ascii="Times New Roman" w:hAnsi="Times New Roman" w:cs="Times New Roman"/>
          <w:sz w:val="24"/>
          <w:szCs w:val="24"/>
        </w:rPr>
        <w:fldChar w:fldCharType="separate"/>
      </w:r>
      <w:r w:rsidR="00486769">
        <w:rPr>
          <w:rFonts w:ascii="Times New Roman" w:hAnsi="Times New Roman" w:cs="Times New Roman"/>
          <w:noProof/>
          <w:sz w:val="24"/>
          <w:szCs w:val="24"/>
        </w:rPr>
        <w:t>[71]</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0DA6FA00" w14:textId="77777777" w:rsidR="00D4766B" w:rsidRPr="00851EF1" w:rsidRDefault="00D4766B" w:rsidP="00851EF1">
      <w:pPr>
        <w:spacing w:after="120" w:line="240" w:lineRule="auto"/>
        <w:jc w:val="both"/>
        <w:rPr>
          <w:rFonts w:ascii="Times New Roman" w:hAnsi="Times New Roman" w:cs="Times New Roman"/>
          <w:color w:val="FF0000"/>
          <w:sz w:val="24"/>
          <w:szCs w:val="24"/>
        </w:rPr>
      </w:pPr>
    </w:p>
    <w:p w14:paraId="300A60D6" w14:textId="52DC3B53"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and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diet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genotype and diet. For instance, </w:t>
      </w:r>
      <w:r w:rsidRPr="004A2AF9">
        <w:rPr>
          <w:rFonts w:ascii="Times New Roman" w:hAnsi="Times New Roman" w:cs="Times New Roman"/>
          <w:i/>
          <w:iCs/>
          <w:sz w:val="24"/>
          <w:szCs w:val="24"/>
        </w:rPr>
        <w:t>Firmicutes Ruminococcus</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w:t>
      </w:r>
      <w:r w:rsidRPr="0068652B">
        <w:rPr>
          <w:rFonts w:ascii="Times New Roman" w:hAnsi="Times New Roman" w:cs="Times New Roman"/>
          <w:sz w:val="24"/>
          <w:szCs w:val="24"/>
        </w:rPr>
        <w:lastRenderedPageBreak/>
        <w:t xml:space="preserve">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5315F96E" w:rsidR="0068652B" w:rsidRPr="0068652B" w:rsidRDefault="0068652B" w:rsidP="0068652B">
      <w:pPr>
        <w:rPr>
          <w:rFonts w:ascii="Times New Roman" w:hAnsi="Times New Roman" w:cs="Times New Roman"/>
          <w:sz w:val="24"/>
          <w:szCs w:val="24"/>
        </w:rPr>
      </w:pP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s have been identified and fall into bacterial family </w:t>
      </w:r>
      <w:r w:rsidRPr="006D252C">
        <w:rPr>
          <w:rFonts w:ascii="Times New Roman" w:hAnsi="Times New Roman" w:cs="Times New Roman"/>
          <w:i/>
          <w:iCs/>
          <w:sz w:val="24"/>
          <w:szCs w:val="24"/>
        </w:rPr>
        <w:t>Ruminococcaceae</w:t>
      </w:r>
      <w:r w:rsidRPr="0068652B">
        <w:rPr>
          <w:rFonts w:ascii="Times New Roman" w:hAnsi="Times New Roman" w:cs="Times New Roman"/>
          <w:sz w:val="24"/>
          <w:szCs w:val="24"/>
        </w:rPr>
        <w:t xml:space="preserve"> and </w:t>
      </w:r>
      <w:r w:rsidRPr="006D252C">
        <w:rPr>
          <w:rFonts w:ascii="Times New Roman" w:hAnsi="Times New Roman" w:cs="Times New Roman"/>
          <w:i/>
          <w:iCs/>
          <w:sz w:val="24"/>
          <w:szCs w:val="24"/>
        </w:rPr>
        <w:t>Lachnospiraceae</w:t>
      </w:r>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zIsIDcz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MYSBSZWF1PC9BdXRob3I+PFllYXI+MjAxODwvWWVhcj48
UmVjTnVtPjI0MTwvUmVjTnVtPjxEaXNwbGF5VGV4dD5bNzIsIDcz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486769">
        <w:rPr>
          <w:rFonts w:ascii="Times New Roman" w:hAnsi="Times New Roman" w:cs="Times New Roman"/>
          <w:noProof/>
          <w:sz w:val="24"/>
          <w:szCs w:val="24"/>
        </w:rPr>
        <w:t>[72, 7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3NC03Nl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RaW48L0F1dGhvcj48WWVhcj4yMDEwPC9ZZWFyPjxSZWNO
dW0+MjQzPC9SZWNOdW0+PERpc3BsYXlUZXh0Pls3NC03Nl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486769">
        <w:rPr>
          <w:rFonts w:ascii="Times New Roman" w:hAnsi="Times New Roman" w:cs="Times New Roman"/>
          <w:noProof/>
          <w:sz w:val="24"/>
          <w:szCs w:val="24"/>
        </w:rPr>
        <w:t>[74-7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zd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MeXJhPC9BdXRob3I+PFllYXI+MjAxMDwvWWVhcj48UmVj
TnVtPjI0NjwvUmVjTnVtPjxEaXNwbGF5VGV4dD5bNzd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486769">
        <w:rPr>
          <w:rFonts w:ascii="Times New Roman" w:hAnsi="Times New Roman" w:cs="Times New Roman"/>
          <w:noProof/>
          <w:sz w:val="24"/>
          <w:szCs w:val="24"/>
        </w:rPr>
        <w:t>[7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r w:rsidRPr="006D252C">
        <w:rPr>
          <w:rFonts w:ascii="Times New Roman" w:hAnsi="Times New Roman" w:cs="Times New Roman"/>
          <w:i/>
          <w:iCs/>
          <w:sz w:val="24"/>
          <w:szCs w:val="24"/>
        </w:rPr>
        <w:t>Gnavus</w:t>
      </w:r>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zh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IYWxsPC9BdXRob3I+PFllYXI+MjAxNzwvWWVhcj48UmVj
TnVtPjI0NzwvUmVjTnVtPjxEaXNwbGF5VGV4dD5bNzh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486769">
        <w:rPr>
          <w:rFonts w:ascii="Times New Roman" w:hAnsi="Times New Roman" w:cs="Times New Roman"/>
          <w:noProof/>
          <w:sz w:val="24"/>
          <w:szCs w:val="24"/>
        </w:rPr>
        <w:t>[7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Henke&lt;/Author&gt;&lt;Year&gt;2019&lt;/Year&gt;&lt;RecNum&gt;248&lt;/RecNum&gt;&lt;DisplayText&gt;[79]&lt;/DisplayText&gt;&lt;record&gt;&lt;rec-number&gt;248&lt;/rec-number&gt;&lt;foreign-keys&gt;&lt;key app="EN" db-id="p5x02z22jstaavezs2optfptvxdv9padpft5"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486769">
        <w:rPr>
          <w:rFonts w:ascii="Times New Roman" w:hAnsi="Times New Roman" w:cs="Times New Roman"/>
          <w:noProof/>
          <w:sz w:val="24"/>
          <w:szCs w:val="24"/>
        </w:rPr>
        <w:t>[7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ODB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DaHVhPC9BdXRob3I+PFllYXI+MjAxODwvWWVhcj48UmVj
TnVtPjI0OTwvUmVjTnVtPjxEaXNwbGF5VGV4dD5bODB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486769">
        <w:rPr>
          <w:rFonts w:ascii="Times New Roman" w:hAnsi="Times New Roman" w:cs="Times New Roman"/>
          <w:noProof/>
          <w:sz w:val="24"/>
          <w:szCs w:val="24"/>
        </w:rPr>
        <w:t>[80]</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r w:rsidRPr="006D252C">
        <w:rPr>
          <w:rFonts w:ascii="Times New Roman" w:hAnsi="Times New Roman" w:cs="Times New Roman"/>
          <w:i/>
          <w:iCs/>
          <w:sz w:val="24"/>
          <w:szCs w:val="24"/>
        </w:rPr>
        <w:t>Ruminococcus Gnavus</w:t>
      </w:r>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r w:rsidRPr="006D252C">
        <w:rPr>
          <w:rFonts w:ascii="Times New Roman" w:hAnsi="Times New Roman" w:cs="Times New Roman"/>
          <w:i/>
          <w:iCs/>
          <w:sz w:val="24"/>
          <w:szCs w:val="24"/>
        </w:rPr>
        <w:t>Firmcutes Ruminoccus</w:t>
      </w:r>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r w:rsidRPr="006D252C">
        <w:rPr>
          <w:rFonts w:ascii="Times New Roman" w:hAnsi="Times New Roman" w:cs="Times New Roman"/>
          <w:i/>
          <w:iCs/>
          <w:sz w:val="24"/>
          <w:szCs w:val="24"/>
        </w:rPr>
        <w:t>Firmucutes Ruminoccu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r w:rsidRPr="006D252C">
        <w:rPr>
          <w:rFonts w:ascii="Times New Roman" w:hAnsi="Times New Roman" w:cs="Times New Roman"/>
          <w:i/>
          <w:iCs/>
          <w:sz w:val="24"/>
          <w:szCs w:val="24"/>
        </w:rPr>
        <w:t>Firmucutes Ruminoccus</w:t>
      </w:r>
      <w:r w:rsidR="005323CB">
        <w:rPr>
          <w:rFonts w:ascii="Times New Roman" w:hAnsi="Times New Roman" w:cs="Times New Roman"/>
          <w:sz w:val="24"/>
          <w:szCs w:val="24"/>
        </w:rPr>
        <w:t>’s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r w:rsidRPr="005323CB">
        <w:rPr>
          <w:rFonts w:ascii="Times New Roman" w:hAnsi="Times New Roman" w:cs="Times New Roman"/>
          <w:i/>
          <w:iCs/>
          <w:sz w:val="24"/>
          <w:szCs w:val="24"/>
        </w:rPr>
        <w:t>Firmucutes Ruminoccus</w:t>
      </w:r>
      <w:r w:rsidRPr="0068652B">
        <w:rPr>
          <w:rFonts w:ascii="Times New Roman" w:hAnsi="Times New Roman" w:cs="Times New Roman"/>
          <w:sz w:val="24"/>
          <w:szCs w:val="24"/>
        </w:rPr>
        <w:t xml:space="preserve"> as the animal age. </w:t>
      </w:r>
    </w:p>
    <w:p w14:paraId="092A72B1" w14:textId="6D49BE9A"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r w:rsidRPr="00B17445">
        <w:rPr>
          <w:rFonts w:ascii="Times New Roman" w:hAnsi="Times New Roman" w:cs="Times New Roman"/>
          <w:i/>
          <w:iCs/>
          <w:sz w:val="24"/>
          <w:szCs w:val="24"/>
        </w:rPr>
        <w:t xml:space="preserve">Ruminoccus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Bacteroidetes Rikenella</w:t>
      </w:r>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ODEtODR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Kb2huc29uPC9BdXRob3I+PFllYXI+MjAxNzwvWWVhcj48
UmVjTnVtPjI1MDwvUmVjTnVtPjxEaXNwbGF5VGV4dD5bODEtODR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486769">
        <w:rPr>
          <w:rFonts w:ascii="Times New Roman" w:hAnsi="Times New Roman" w:cs="Times New Roman"/>
          <w:noProof/>
          <w:sz w:val="24"/>
          <w:szCs w:val="24"/>
        </w:rPr>
        <w:t>[81-84]</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07D4C73F" w:rsidR="00A43D9D" w:rsidRDefault="0068652B" w:rsidP="0068652B">
      <w:pPr>
        <w:rPr>
          <w:rFonts w:ascii="Times New Roman" w:hAnsi="Times New Roman" w:cs="Times New Roman"/>
          <w:sz w:val="24"/>
          <w:szCs w:val="24"/>
        </w:rPr>
      </w:pPr>
      <w:commentRangeStart w:id="144"/>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486769">
        <w:rPr>
          <w:rFonts w:ascii="Times New Roman" w:hAnsi="Times New Roman" w:cs="Times New Roman"/>
          <w:sz w:val="24"/>
          <w:szCs w:val="24"/>
        </w:rPr>
        <w:instrText xml:space="preserve"> ADDIN EN.CITE &lt;EndNote&gt;&lt;Cite&gt;&lt;Author&gt;Hildebrand&lt;/Author&gt;&lt;Year&gt;2013&lt;/Year&gt;&lt;RecNum&gt;254&lt;/RecNum&gt;&lt;DisplayText&gt;[85]&lt;/DisplayText&gt;&lt;record&gt;&lt;rec-number&gt;254&lt;/rec-number&gt;&lt;foreign-keys&gt;&lt;key app="EN" db-id="p5x02z22jstaavezs2optfptvxdv9padpft5"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486769">
        <w:rPr>
          <w:rFonts w:ascii="Times New Roman" w:hAnsi="Times New Roman" w:cs="Times New Roman"/>
          <w:noProof/>
          <w:sz w:val="24"/>
          <w:szCs w:val="24"/>
        </w:rPr>
        <w:t>[85]</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4Ni04O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Sb29wY2hhbmQ8L0F1dGhvcj48WWVhcj4yMDE1PC9ZZWFy
PjxSZWNOdW0+MjU1PC9SZWNOdW0+PERpc3BsYXlUZXh0Pls4Ni04O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486769">
        <w:rPr>
          <w:rFonts w:ascii="Times New Roman" w:hAnsi="Times New Roman" w:cs="Times New Roman"/>
          <w:noProof/>
          <w:sz w:val="24"/>
          <w:szCs w:val="24"/>
        </w:rPr>
        <w:t>[86-88]</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w:t>
      </w:r>
      <w:r w:rsidR="002532B2">
        <w:rPr>
          <w:rFonts w:ascii="Times New Roman" w:hAnsi="Times New Roman" w:cs="Times New Roman"/>
          <w:sz w:val="24"/>
          <w:szCs w:val="24"/>
        </w:rPr>
        <w:lastRenderedPageBreak/>
        <w:t>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g5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486769">
        <w:rPr>
          <w:rFonts w:ascii="Times New Roman" w:hAnsi="Times New Roman" w:cs="Times New Roman"/>
          <w:sz w:val="24"/>
          <w:szCs w:val="24"/>
        </w:rPr>
        <w:instrText xml:space="preserve"> ADDIN EN.CITE </w:instrText>
      </w:r>
      <w:r w:rsidR="00486769">
        <w:rPr>
          <w:rFonts w:ascii="Times New Roman" w:hAnsi="Times New Roman" w:cs="Times New Roman"/>
          <w:sz w:val="24"/>
          <w:szCs w:val="24"/>
        </w:rPr>
        <w:fldChar w:fldCharType="begin">
          <w:fldData xml:space="preserve">PEVuZE5vdGU+PENpdGU+PEF1dGhvcj5MdW5kYmVyZzwvQXV0aG9yPjxZZWFyPjIwMTY8L1llYXI+
PFJlY051bT4yNTg8L1JlY051bT48RGlzcGxheVRleHQ+Wzg5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486769">
        <w:rPr>
          <w:rFonts w:ascii="Times New Roman" w:hAnsi="Times New Roman" w:cs="Times New Roman"/>
          <w:sz w:val="24"/>
          <w:szCs w:val="24"/>
        </w:rPr>
        <w:instrText xml:space="preserve"> ADDIN EN.CITE.DATA </w:instrText>
      </w:r>
      <w:r w:rsidR="00486769">
        <w:rPr>
          <w:rFonts w:ascii="Times New Roman" w:hAnsi="Times New Roman" w:cs="Times New Roman"/>
          <w:sz w:val="24"/>
          <w:szCs w:val="24"/>
        </w:rPr>
      </w:r>
      <w:r w:rsidR="00486769">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486769">
        <w:rPr>
          <w:rFonts w:ascii="Times New Roman" w:hAnsi="Times New Roman" w:cs="Times New Roman"/>
          <w:noProof/>
          <w:sz w:val="24"/>
          <w:szCs w:val="24"/>
        </w:rPr>
        <w:t>[89]</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commentRangeEnd w:id="144"/>
      <w:r w:rsidR="00BB1D79">
        <w:rPr>
          <w:rStyle w:val="CommentReference"/>
        </w:rPr>
        <w:commentReference w:id="144"/>
      </w:r>
    </w:p>
    <w:p w14:paraId="54FF0ACA" w14:textId="01363CF4" w:rsidR="007D4E5F" w:rsidRDefault="007D4E5F" w:rsidP="007D4E5F">
      <w:pPr>
        <w:pStyle w:val="Heading1"/>
      </w:pPr>
      <w:bookmarkStart w:id="145" w:name="_Toc141698530"/>
      <w:r>
        <w:t>5 Acknowledgment</w:t>
      </w:r>
      <w:bookmarkEnd w:id="145"/>
    </w:p>
    <w:p w14:paraId="18CD197C" w14:textId="2B3A5356" w:rsidR="007D4E5F" w:rsidRDefault="007D4E5F" w:rsidP="007D4E5F"/>
    <w:p w14:paraId="779BD2B2" w14:textId="4DB67CE8" w:rsidR="007D4E5F" w:rsidRDefault="007D4E5F" w:rsidP="00851EF1">
      <w:pPr>
        <w:pStyle w:val="Heading1"/>
      </w:pPr>
      <w:bookmarkStart w:id="146" w:name="_Toc141698531"/>
      <w:r>
        <w:t>6 Conflict of Interests</w:t>
      </w:r>
      <w:bookmarkEnd w:id="146"/>
    </w:p>
    <w:p w14:paraId="6CE2AF37" w14:textId="25C29A2A" w:rsidR="007D4E5F" w:rsidRDefault="007D4E5F" w:rsidP="007D4E5F">
      <w:r>
        <w:t>The authors declare no conflicts of interest.</w:t>
      </w:r>
    </w:p>
    <w:p w14:paraId="15DF9370" w14:textId="6F46CCE4" w:rsidR="007D4E5F" w:rsidRDefault="007D4E5F" w:rsidP="00851EF1">
      <w:pPr>
        <w:pStyle w:val="Heading1"/>
      </w:pPr>
      <w:bookmarkStart w:id="147" w:name="_Toc141698532"/>
      <w:r>
        <w:t>7 Autor Contribution</w:t>
      </w:r>
      <w:bookmarkEnd w:id="147"/>
    </w:p>
    <w:p w14:paraId="0A2F2A09" w14:textId="2D6E9E13" w:rsidR="007D4E5F" w:rsidRPr="007D4E5F" w:rsidRDefault="007D4E5F" w:rsidP="007D4E5F">
      <w:r>
        <w:t>All authors contributed equally to this manuscript.</w:t>
      </w:r>
    </w:p>
    <w:p w14:paraId="28F11FD0" w14:textId="77777777" w:rsidR="007D4E5F" w:rsidRPr="0068652B" w:rsidRDefault="007D4E5F" w:rsidP="0068652B">
      <w:pPr>
        <w:rPr>
          <w:rFonts w:ascii="Times New Roman" w:hAnsi="Times New Roman" w:cs="Times New Roman"/>
          <w:sz w:val="24"/>
          <w:szCs w:val="24"/>
        </w:rPr>
      </w:pPr>
    </w:p>
    <w:p w14:paraId="5948AA77" w14:textId="1F63A40D" w:rsidR="0064580B" w:rsidRDefault="007D4E5F" w:rsidP="00A43D9D">
      <w:pPr>
        <w:pStyle w:val="Heading1"/>
      </w:pPr>
      <w:bookmarkStart w:id="148" w:name="_Toc128143908"/>
      <w:bookmarkStart w:id="149" w:name="_Toc141698533"/>
      <w:r>
        <w:t xml:space="preserve">8 </w:t>
      </w:r>
      <w:r w:rsidR="0064580B">
        <w:t>Figures and Tables</w:t>
      </w:r>
      <w:bookmarkEnd w:id="148"/>
      <w:bookmarkEnd w:id="149"/>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fldSimple w:instr=" SEQ Figure \* ARABIC ">
        <w:r w:rsidR="00221360">
          <w:rPr>
            <w:noProof/>
          </w:rPr>
          <w:t>1</w:t>
        </w:r>
      </w:fldSimple>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lastRenderedPageBreak/>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444DB263" w:rsidR="00B97BF2" w:rsidRDefault="005E4DF7" w:rsidP="002A7DB1">
      <w:pPr>
        <w:pStyle w:val="Caption"/>
      </w:pPr>
      <w:r>
        <w:t xml:space="preserve">Supplementary </w:t>
      </w:r>
      <w:r w:rsidR="002A7DB1">
        <w:t xml:space="preserve">Figure </w:t>
      </w:r>
      <w:r>
        <w:t>1</w:t>
      </w:r>
      <w:r w:rsidR="002A7DB1">
        <w:t xml:space="preserve">: </w:t>
      </w:r>
      <w:r w:rsidR="002A7DB1"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50EDB8D8" w:rsidR="002A7DB1" w:rsidRDefault="002A7DB1" w:rsidP="002A7DB1">
      <w:pPr>
        <w:pStyle w:val="Caption"/>
      </w:pPr>
      <w:r>
        <w:t xml:space="preserve">Figure </w:t>
      </w:r>
      <w:r w:rsidR="005E4DF7">
        <w:t>2</w:t>
      </w:r>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73C1481E" w:rsidR="001308A1" w:rsidRDefault="005E4DF7" w:rsidP="001308A1">
      <w:pPr>
        <w:pStyle w:val="Caption"/>
      </w:pPr>
      <w:r>
        <w:t xml:space="preserve">Supplementary </w:t>
      </w:r>
      <w:r w:rsidR="001308A1">
        <w:t xml:space="preserve">Figure </w:t>
      </w:r>
      <w:r>
        <w:t>2</w:t>
      </w:r>
      <w:r w:rsidR="001308A1">
        <w:t>:</w:t>
      </w:r>
      <w:r w:rsidR="00221360">
        <w:t xml:space="preserve"> </w:t>
      </w:r>
      <w:r w:rsidR="001308A1"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58F8A407" w:rsidR="00383D7B" w:rsidRDefault="00383D7B" w:rsidP="00383D7B">
      <w:pPr>
        <w:pStyle w:val="Caption"/>
      </w:pPr>
      <w:r>
        <w:t xml:space="preserve">Figure </w:t>
      </w:r>
      <w:r w:rsidR="00966A72">
        <w:t>3</w:t>
      </w:r>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55B98792" w:rsidR="00B712CB" w:rsidRPr="00B712CB" w:rsidRDefault="00966A72" w:rsidP="00B712CB">
      <w:pPr>
        <w:pStyle w:val="Caption"/>
      </w:pPr>
      <w:r>
        <w:t xml:space="preserve">Supplementary </w:t>
      </w:r>
      <w:r w:rsidR="00B712CB">
        <w:t xml:space="preserve">Figure </w:t>
      </w:r>
      <w:r>
        <w:t>3</w:t>
      </w:r>
      <w:r w:rsidR="00B712CB">
        <w:t xml:space="preserve">: logit relative abundance of </w:t>
      </w:r>
      <w:r w:rsidR="004E36C6">
        <w:t>P</w:t>
      </w:r>
      <w:r w:rsidR="00B712CB">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4992BC83" w:rsidR="00FF0834" w:rsidRDefault="00FF0834" w:rsidP="00FF0834">
      <w:pPr>
        <w:pStyle w:val="Caption"/>
      </w:pPr>
      <w:r>
        <w:t xml:space="preserve">Figure </w:t>
      </w:r>
      <w:r w:rsidR="00966A72">
        <w:t>4</w:t>
      </w:r>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1D56CA94" w:rsidR="00BB38D0" w:rsidRPr="00BB38D0" w:rsidRDefault="00BB38D0" w:rsidP="00BB38D0">
      <w:pPr>
        <w:pStyle w:val="Caption"/>
      </w:pPr>
      <w:r>
        <w:t xml:space="preserve">Figure </w:t>
      </w:r>
      <w:r w:rsidR="00966A72">
        <w:t>5</w:t>
      </w:r>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25A65334" w:rsidR="00AD153D" w:rsidRDefault="00AD153D" w:rsidP="00AD153D">
      <w:pPr>
        <w:pStyle w:val="Caption"/>
      </w:pPr>
      <w:r>
        <w:t xml:space="preserve">Figure </w:t>
      </w:r>
      <w:r w:rsidR="00966A72">
        <w:t>6</w:t>
      </w:r>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78D2B7A5" w:rsidR="001B3AF9" w:rsidRPr="001B3AF9" w:rsidRDefault="001B3AF9" w:rsidP="001B3AF9">
      <w:pPr>
        <w:pStyle w:val="Caption"/>
      </w:pPr>
      <w:r>
        <w:t xml:space="preserve">Figure </w:t>
      </w:r>
      <w:fldSimple w:instr=" SEQ Figure \* ARABIC ">
        <w:r w:rsidR="00966A72">
          <w:rPr>
            <w:noProof/>
          </w:rPr>
          <w:t>7</w:t>
        </w:r>
      </w:fldSimple>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46DC3944" w:rsidR="002A7DB1" w:rsidRDefault="00685A26" w:rsidP="00685A26">
      <w:pPr>
        <w:pStyle w:val="Caption"/>
      </w:pPr>
      <w:r>
        <w:t xml:space="preserve">Figure </w:t>
      </w:r>
      <w:fldSimple w:instr=" SEQ Figure \* ARABIC ">
        <w:r w:rsidR="009068C3">
          <w:rPr>
            <w:noProof/>
          </w:rPr>
          <w:t>8</w:t>
        </w:r>
      </w:fldSimple>
      <w:r>
        <w:t xml:space="preserve">: </w:t>
      </w:r>
      <w:r w:rsidR="00221360">
        <w:t>l</w:t>
      </w:r>
      <w:r>
        <w:t xml:space="preserve">og2 of </w:t>
      </w:r>
      <w:r w:rsidR="00D87A29">
        <w:t>Firmicutes</w:t>
      </w:r>
      <w:r>
        <w:t>/Bacteroidetes ratios by experiment, genotyp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4AD90AC3" w:rsidR="00A5572F" w:rsidRDefault="00A5572F" w:rsidP="00A5572F">
      <w:pPr>
        <w:pStyle w:val="Caption"/>
      </w:pPr>
      <w:r>
        <w:t>Figure</w:t>
      </w:r>
      <w:r w:rsidR="00851EF1">
        <w:t xml:space="preserve"> </w:t>
      </w:r>
      <w:r w:rsidR="009068C3">
        <w:t>9</w:t>
      </w:r>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5D703C41" w:rsidR="00937FF5" w:rsidRDefault="00937FF5" w:rsidP="00937FF5">
      <w:pPr>
        <w:pStyle w:val="Caption"/>
      </w:pPr>
      <w:r>
        <w:t xml:space="preserve">Figure </w:t>
      </w:r>
      <w:fldSimple w:instr=" SEQ Figure \* ARABIC ">
        <w:r w:rsidR="009068C3">
          <w:rPr>
            <w:noProof/>
          </w:rPr>
          <w:t>10</w:t>
        </w:r>
      </w:fldSimple>
      <w:r>
        <w:t>:</w:t>
      </w:r>
      <w:r w:rsidR="00221360">
        <w:t xml:space="preserve"> </w:t>
      </w:r>
      <w:r w:rsidRPr="001501CA">
        <w:t>Linear discriminant analysis Effect Size (LEfSe)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35C47A9B" w:rsidR="00937FF5" w:rsidRDefault="00DD719A" w:rsidP="00DD719A">
      <w:pPr>
        <w:pStyle w:val="Caption"/>
      </w:pPr>
      <w:r>
        <w:t xml:space="preserve">Figure </w:t>
      </w:r>
      <w:r w:rsidR="009068C3">
        <w:t>11</w:t>
      </w:r>
      <w:r>
        <w:t xml:space="preserve">: </w:t>
      </w:r>
      <w:r w:rsidRPr="003D5362">
        <w:t>Linear discriminant analysis Effect Size (LEfSe)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DA062DA" w:rsidR="00AC7BFA" w:rsidRDefault="00AC7BFA" w:rsidP="00AC7BFA">
      <w:pPr>
        <w:pStyle w:val="Caption"/>
      </w:pPr>
      <w:r>
        <w:t xml:space="preserve">Figure </w:t>
      </w:r>
      <w:fldSimple w:instr=" SEQ Figure \* ARABIC ">
        <w:r w:rsidR="009068C3">
          <w:rPr>
            <w:noProof/>
          </w:rPr>
          <w:t>12</w:t>
        </w:r>
      </w:fldSimple>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CFD172B" w:rsidR="00BB7BFA" w:rsidRDefault="00BB7BFA" w:rsidP="00BB7BFA">
      <w:pPr>
        <w:pStyle w:val="Caption"/>
      </w:pPr>
      <w:r>
        <w:t xml:space="preserve">Figure </w:t>
      </w:r>
      <w:fldSimple w:instr=" SEQ Figure \* ARABIC ">
        <w:r w:rsidR="009068C3">
          <w:rPr>
            <w:noProof/>
          </w:rPr>
          <w:t>13</w:t>
        </w:r>
      </w:fldSimple>
      <w:r>
        <w:t>:</w:t>
      </w:r>
      <w:r w:rsidR="00221360">
        <w:t xml:space="preserve"> </w:t>
      </w:r>
      <w:r>
        <w:t xml:space="preserve"> </w:t>
      </w:r>
      <w:r w:rsidRPr="00BB7BFA">
        <w:t>Effects of DSS, PEITC and cranberry cotreatments on fecal metabolome of WT mice. Fecal samples collected at week 2 and 6 of 4 treatments, including control (CTL), DSS, DSS+PEITC (DSS+PIC), and DSS+cranberry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346E9B86" w:rsidR="004D381D" w:rsidRPr="004D381D" w:rsidRDefault="00C62AE1" w:rsidP="00C62AE1">
      <w:pPr>
        <w:pStyle w:val="Caption"/>
      </w:pPr>
      <w:r>
        <w:t xml:space="preserve">Figure </w:t>
      </w:r>
      <w:r w:rsidR="009068C3">
        <w:t>14</w:t>
      </w:r>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fldSimple w:instr=" SEQ Table \* ARABIC ">
        <w:r w:rsidR="00221360">
          <w:rPr>
            <w:noProof/>
          </w:rPr>
          <w:t>1</w:t>
        </w:r>
      </w:fldSimple>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Apprill)</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1251216C" w:rsidR="00174517" w:rsidRDefault="005E4DF7" w:rsidP="00174517">
      <w:pPr>
        <w:pStyle w:val="Caption"/>
        <w:keepNext/>
      </w:pPr>
      <w:r>
        <w:t xml:space="preserve">Supplementary </w:t>
      </w:r>
      <w:r w:rsidR="00174517">
        <w:t xml:space="preserve">Table </w:t>
      </w:r>
      <w:r>
        <w:t>1</w:t>
      </w:r>
      <w:r w:rsidR="00174517">
        <w:t xml:space="preserve">: </w:t>
      </w:r>
      <w:r w:rsidR="00174517">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Eukaryot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4D7BF97C" w:rsidR="00BB7BFA" w:rsidRDefault="00BB7BFA" w:rsidP="00BB7BFA">
      <w:pPr>
        <w:pStyle w:val="Caption"/>
        <w:keepNext/>
      </w:pPr>
      <w:r>
        <w:t xml:space="preserve">Table </w:t>
      </w:r>
      <w:r w:rsidR="009068C3">
        <w:t>2</w:t>
      </w:r>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29"/>
                    <a:stretch>
                      <a:fillRect/>
                    </a:stretch>
                  </pic:blipFill>
                  <pic:spPr>
                    <a:xfrm>
                      <a:off x="0" y="0"/>
                      <a:ext cx="4982678" cy="2219314"/>
                    </a:xfrm>
                    <a:prstGeom prst="rect">
                      <a:avLst/>
                    </a:prstGeom>
                  </pic:spPr>
                </pic:pic>
              </a:graphicData>
            </a:graphic>
          </wp:inline>
        </w:drawing>
      </w:r>
    </w:p>
    <w:p w14:paraId="3CB271C2" w14:textId="281EEE4D" w:rsidR="00BB7BFA" w:rsidRDefault="00BB7BFA" w:rsidP="00BB7BFA">
      <w:pPr>
        <w:pStyle w:val="Caption"/>
        <w:keepNext/>
      </w:pPr>
      <w:r>
        <w:t xml:space="preserve">Table </w:t>
      </w:r>
      <w:r w:rsidR="009068C3">
        <w:t>3</w:t>
      </w:r>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0"/>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45A8DB29" w:rsidR="00CC44A5" w:rsidRPr="00BB00A8" w:rsidRDefault="007D4E5F" w:rsidP="00A43D9D">
      <w:pPr>
        <w:pStyle w:val="Heading1"/>
      </w:pPr>
      <w:bookmarkStart w:id="150" w:name="_Toc128143911"/>
      <w:bookmarkStart w:id="151" w:name="_Toc141698534"/>
      <w:r>
        <w:lastRenderedPageBreak/>
        <w:t>9</w:t>
      </w:r>
      <w:r w:rsidR="00A43D9D">
        <w:t xml:space="preserve"> </w:t>
      </w:r>
      <w:r w:rsidR="00617CF5" w:rsidRPr="00617CF5">
        <w:t>References</w:t>
      </w:r>
      <w:bookmarkEnd w:id="150"/>
      <w:bookmarkEnd w:id="151"/>
    </w:p>
    <w:p w14:paraId="60D23D2C" w14:textId="77777777" w:rsidR="00486769" w:rsidRPr="00486769" w:rsidRDefault="00CC44A5" w:rsidP="00486769">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486769" w:rsidRPr="00486769">
        <w:t>1</w:t>
      </w:r>
      <w:r w:rsidR="00486769" w:rsidRPr="00486769">
        <w:tab/>
        <w:t>Dethlefsen, L., McFall-Ngai, M., and Relman, D.A.: ‘An ecological and evolutionary perspective on human-microbe mutualism and disease’, Nature, 2007, 449, (7164), pp. 811-818</w:t>
      </w:r>
    </w:p>
    <w:p w14:paraId="0287ECF4" w14:textId="77777777" w:rsidR="00486769" w:rsidRPr="00486769" w:rsidRDefault="00486769" w:rsidP="00486769">
      <w:pPr>
        <w:pStyle w:val="EndNoteBibliography"/>
        <w:spacing w:after="0"/>
      </w:pPr>
      <w:r w:rsidRPr="00486769">
        <w:t>2</w:t>
      </w:r>
      <w:r w:rsidRPr="00486769">
        <w:tab/>
        <w:t>Ramakrishna, B.S.: ‘Role of the gut microbiota in human nutrition and metabolism’, Journal of Gastroenterology and Hepatology, 2013, 28, pp. 9-17</w:t>
      </w:r>
    </w:p>
    <w:p w14:paraId="7724524A" w14:textId="77777777" w:rsidR="00486769" w:rsidRPr="00486769" w:rsidRDefault="00486769" w:rsidP="00486769">
      <w:pPr>
        <w:pStyle w:val="EndNoteBibliography"/>
        <w:spacing w:after="0"/>
      </w:pPr>
      <w:r w:rsidRPr="00486769">
        <w:t>3</w:t>
      </w:r>
      <w:r w:rsidRPr="00486769">
        <w:tab/>
        <w:t>Rowland, I., Gibson, G., Heinken, A., Scott, K., Swann, J., Thiele, I., and Tuohy, K.: ‘Gut microbiota functions: metabolism of nutrients and other food components’, European Journal of Nutrition, 2018, 57, (1), pp. 1-24</w:t>
      </w:r>
    </w:p>
    <w:p w14:paraId="0FD3001F" w14:textId="77777777" w:rsidR="00486769" w:rsidRPr="00486769" w:rsidRDefault="00486769" w:rsidP="00486769">
      <w:pPr>
        <w:pStyle w:val="EndNoteBibliography"/>
        <w:spacing w:after="0"/>
      </w:pPr>
      <w:r w:rsidRPr="00486769">
        <w:t>4</w:t>
      </w:r>
      <w:r w:rsidRPr="00486769">
        <w:tab/>
        <w:t>Maslowski, K.M., and Mackay, C.R.: ‘Diet, gut microbiota and immune responses’, Nature Immunology, 2011, 12, (1), pp. 5-9</w:t>
      </w:r>
    </w:p>
    <w:p w14:paraId="19B70DF0" w14:textId="77777777" w:rsidR="00486769" w:rsidRPr="00486769" w:rsidRDefault="00486769" w:rsidP="00486769">
      <w:pPr>
        <w:pStyle w:val="EndNoteBibliography"/>
        <w:spacing w:after="0"/>
      </w:pPr>
      <w:r w:rsidRPr="00486769">
        <w:t>5</w:t>
      </w:r>
      <w:r w:rsidRPr="00486769">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entific Reports, 2017, 7</w:t>
      </w:r>
    </w:p>
    <w:p w14:paraId="18B83CAD" w14:textId="77777777" w:rsidR="00486769" w:rsidRPr="00486769" w:rsidRDefault="00486769" w:rsidP="00486769">
      <w:pPr>
        <w:pStyle w:val="EndNoteBibliography"/>
        <w:spacing w:after="0"/>
      </w:pPr>
      <w:r w:rsidRPr="00486769">
        <w:t>6</w:t>
      </w:r>
      <w:r w:rsidRPr="00486769">
        <w:tab/>
        <w:t>LeBlanc, J.G., Milani, C., de Giori, G.S., Sesma, F., van Sinderen, D., and Ventura, M.: ‘Bacteria as vitamin suppliers to their host: a gut microbiota perspective’, Current Opinion in Biotechnology, 2013, 24, (2), pp. 160-168</w:t>
      </w:r>
    </w:p>
    <w:p w14:paraId="7032D6A2" w14:textId="77777777" w:rsidR="00486769" w:rsidRPr="00486769" w:rsidRDefault="00486769" w:rsidP="00486769">
      <w:pPr>
        <w:pStyle w:val="EndNoteBibliography"/>
        <w:spacing w:after="0"/>
      </w:pPr>
      <w:r w:rsidRPr="00486769">
        <w:t>7</w:t>
      </w:r>
      <w:r w:rsidRPr="00486769">
        <w:tab/>
        <w:t>Aizawa, E., Tsuji, H., Asahara, T., Takahashi, T., Teraishi, T., Yoshida, S., Koga, N., Hattori, K., Ota, M., and Kunugi, H.: ‘Bifidobacterium and Lactobacillus Counts in the Gut Microbiota of Patients With Bipolar Disorder and Healthy Controls’, Front Psychiatry, 2018, 9, pp. 730</w:t>
      </w:r>
    </w:p>
    <w:p w14:paraId="4BB5F8F4" w14:textId="77777777" w:rsidR="00486769" w:rsidRPr="00486769" w:rsidRDefault="00486769" w:rsidP="00486769">
      <w:pPr>
        <w:pStyle w:val="EndNoteBibliography"/>
        <w:spacing w:after="0"/>
      </w:pPr>
      <w:r w:rsidRPr="00486769">
        <w:t>8</w:t>
      </w:r>
      <w:r w:rsidRPr="00486769">
        <w:tab/>
        <w:t>Desbonnet, L., Garrett, L., Clarke, G., Kiely, B., Cryan, J.F., and Dinan, T.G.: ‘Effects of the Probiotic Bifidobacterium Infantis in the Maternal Separation Model of Depression’, Neuroscience, 2010, 170, (4), pp. 1179-1188</w:t>
      </w:r>
    </w:p>
    <w:p w14:paraId="5B43293A" w14:textId="77777777" w:rsidR="00486769" w:rsidRPr="00486769" w:rsidRDefault="00486769" w:rsidP="00486769">
      <w:pPr>
        <w:pStyle w:val="EndNoteBibliography"/>
        <w:spacing w:after="0"/>
      </w:pPr>
      <w:r w:rsidRPr="00486769">
        <w:t>9</w:t>
      </w:r>
      <w:r w:rsidRPr="00486769">
        <w:tab/>
        <w:t>Schmidt, C.: ‘Mental health: thinking from the gut’, Nature, 2015, 518, (7540), pp. S12-15</w:t>
      </w:r>
    </w:p>
    <w:p w14:paraId="7C68E0AC" w14:textId="77777777" w:rsidR="00486769" w:rsidRPr="00486769" w:rsidRDefault="00486769" w:rsidP="00486769">
      <w:pPr>
        <w:pStyle w:val="EndNoteBibliography"/>
        <w:spacing w:after="0"/>
      </w:pPr>
      <w:r w:rsidRPr="00486769">
        <w:t>10</w:t>
      </w:r>
      <w:r w:rsidRPr="00486769">
        <w:tab/>
        <w:t>Tillisch, K., Labus, J.S., Ebrat, B., Stains, J., Naliboff, B.D., Guyonnet, D., Legrain-Raspaud, S., Trotin, B., and Mayer, E.A.: ‘Modulation of the Brain-Gut Axis After 4-Week Intervention With a Probiotic Fermented Dairy Product’, Gastroenterology, 2012, 142, (5), pp. S115-S115</w:t>
      </w:r>
    </w:p>
    <w:p w14:paraId="6856D42F" w14:textId="77777777" w:rsidR="00486769" w:rsidRPr="00486769" w:rsidRDefault="00486769" w:rsidP="00486769">
      <w:pPr>
        <w:pStyle w:val="EndNoteBibliography"/>
        <w:spacing w:after="0"/>
      </w:pPr>
      <w:r w:rsidRPr="00486769">
        <w:t>11</w:t>
      </w:r>
      <w:r w:rsidRPr="00486769">
        <w:tab/>
        <w:t>Cryan, J.F., and Dinan, T.G.: ‘Mind-altering microorganisms: the impact of the gut microbiota on brain and behaviour’, Nature Reviews Neuroscience, 2012, 13, (10), pp. 701-712</w:t>
      </w:r>
    </w:p>
    <w:p w14:paraId="1A1A11DA" w14:textId="77777777" w:rsidR="00486769" w:rsidRPr="00486769" w:rsidRDefault="00486769" w:rsidP="00486769">
      <w:pPr>
        <w:pStyle w:val="EndNoteBibliography"/>
        <w:spacing w:after="0"/>
      </w:pPr>
      <w:r w:rsidRPr="00486769">
        <w:t>12</w:t>
      </w:r>
      <w:r w:rsidRPr="00486769">
        <w:tab/>
        <w:t>McKernan, D.P., Fitzgerald, P., Dinan, T.G., and Cryan, J.F.: ‘The probiotic Bifidobacterium infantis 35624 displays visceral antinociceptive effects in the rat’, Neurogastroenterology and Motility, 2010, 22, (9), pp. 1029-+</w:t>
      </w:r>
    </w:p>
    <w:p w14:paraId="2BA02296" w14:textId="77777777" w:rsidR="00486769" w:rsidRPr="00486769" w:rsidRDefault="00486769" w:rsidP="00486769">
      <w:pPr>
        <w:pStyle w:val="EndNoteBibliography"/>
        <w:spacing w:after="0"/>
      </w:pPr>
      <w:r w:rsidRPr="00486769">
        <w:t>13</w:t>
      </w:r>
      <w:r w:rsidRPr="00486769">
        <w:tab/>
        <w:t>Cani, P.D., Bibiloni, R., Knauf, C., Waget, A., Neyrinck, A.M., Delzenne, N.M., and Burcelin, R.: ‘Changes in gut microbiota control metabolic endotoxemia-induced inflammation in high-fat diet-induced obesity and diabetes in mice’, Diabetes, 2008, 57, (6), pp. 1470-1481</w:t>
      </w:r>
    </w:p>
    <w:p w14:paraId="06732FD7" w14:textId="77777777" w:rsidR="00486769" w:rsidRPr="00486769" w:rsidRDefault="00486769" w:rsidP="00486769">
      <w:pPr>
        <w:pStyle w:val="EndNoteBibliography"/>
        <w:spacing w:after="0"/>
      </w:pPr>
      <w:r w:rsidRPr="00486769">
        <w:t>14</w:t>
      </w:r>
      <w:r w:rsidRPr="00486769">
        <w:tab/>
        <w:t>Kim, K.A., Gu, W., Lee, I.A., Joh, E.H., and Kim, D.H.: ‘High fat diet-induced gut microbiota exacerbates inflammation and obesity in mice via the TLR4 signaling pathway’, PLoS One, 2012, 7, (10), pp. e47713</w:t>
      </w:r>
    </w:p>
    <w:p w14:paraId="5A663816" w14:textId="77777777" w:rsidR="00486769" w:rsidRPr="00486769" w:rsidRDefault="00486769" w:rsidP="00486769">
      <w:pPr>
        <w:pStyle w:val="EndNoteBibliography"/>
        <w:spacing w:after="0"/>
      </w:pPr>
      <w:r w:rsidRPr="00486769">
        <w:t>15</w:t>
      </w:r>
      <w:r w:rsidRPr="00486769">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0FFC9C3A" w14:textId="77777777" w:rsidR="00486769" w:rsidRPr="00486769" w:rsidRDefault="00486769" w:rsidP="00486769">
      <w:pPr>
        <w:pStyle w:val="EndNoteBibliography"/>
        <w:spacing w:after="0"/>
      </w:pPr>
      <w:r w:rsidRPr="00486769">
        <w:t>16</w:t>
      </w:r>
      <w:r w:rsidRPr="00486769">
        <w:tab/>
        <w:t>Shim, J.O.: ‘Gut microbiota in inflammatory bowel disease’, Pediatr Gastroenterol Hepatol Nutr, 2013, 16, (1), pp. 17-21</w:t>
      </w:r>
    </w:p>
    <w:p w14:paraId="1E5DACA3" w14:textId="77777777" w:rsidR="00486769" w:rsidRPr="00486769" w:rsidRDefault="00486769" w:rsidP="00486769">
      <w:pPr>
        <w:pStyle w:val="EndNoteBibliography"/>
        <w:spacing w:after="0"/>
      </w:pPr>
      <w:r w:rsidRPr="00486769">
        <w:t>17</w:t>
      </w:r>
      <w:r w:rsidRPr="00486769">
        <w:tab/>
        <w:t>Eom, T., Kim, Y.S., Choi, C.H., Sadowsky, M.J., and Unno, T.: ‘Current understanding of microbiota- and dietary-therapies for treating inflammatory bowel disease’, Journal of Microbiology, 2018, 56, (3), pp. 189-198</w:t>
      </w:r>
    </w:p>
    <w:p w14:paraId="52A06DC9" w14:textId="77777777" w:rsidR="00486769" w:rsidRPr="00486769" w:rsidRDefault="00486769" w:rsidP="00486769">
      <w:pPr>
        <w:pStyle w:val="EndNoteBibliography"/>
        <w:spacing w:after="0"/>
      </w:pPr>
      <w:r w:rsidRPr="00486769">
        <w:lastRenderedPageBreak/>
        <w:t>18</w:t>
      </w:r>
      <w:r w:rsidRPr="00486769">
        <w:tab/>
        <w:t>Butel, M.J.: ‘Probiotics, gut microbiota and health’, Medecine Et Maladies Infectieuses, 2014, 44, (1), pp. 1-8</w:t>
      </w:r>
    </w:p>
    <w:p w14:paraId="68B3F1E2" w14:textId="77777777" w:rsidR="00486769" w:rsidRPr="00486769" w:rsidRDefault="00486769" w:rsidP="00486769">
      <w:pPr>
        <w:pStyle w:val="EndNoteBibliography"/>
        <w:spacing w:after="0"/>
      </w:pPr>
      <w:r w:rsidRPr="00486769">
        <w:t>19</w:t>
      </w:r>
      <w:r w:rsidRPr="00486769">
        <w:tab/>
        <w:t>Sekirov, I., Russell, S.L., Antunes, L.C.M., and Finlay, B.B.: ‘Gut Microbiota in Health and Disease’, Physiological Reviews, 2010, 90, (3), pp. 859-904</w:t>
      </w:r>
    </w:p>
    <w:p w14:paraId="74D667CC" w14:textId="77777777" w:rsidR="00486769" w:rsidRPr="00486769" w:rsidRDefault="00486769" w:rsidP="00486769">
      <w:pPr>
        <w:pStyle w:val="EndNoteBibliography"/>
        <w:spacing w:after="0"/>
      </w:pPr>
      <w:r w:rsidRPr="00486769">
        <w:t>20</w:t>
      </w:r>
      <w:r w:rsidRPr="00486769">
        <w:tab/>
        <w:t>Chen, L., Liu, B., Ren, L., Du, H., Fei, C., Qian, C., Li, B., Zhang, R., Liu, H., Li, Z., and Ma, Z.: ‘High-fiber diet ameliorates gut microbiota, serum metabolism and emotional mood in type 2 diabetes patients’, Front Cell Infect Microbiol, 2023, 13, pp. 1069954</w:t>
      </w:r>
    </w:p>
    <w:p w14:paraId="2E114312" w14:textId="77777777" w:rsidR="00486769" w:rsidRPr="00486769" w:rsidRDefault="00486769" w:rsidP="00486769">
      <w:pPr>
        <w:pStyle w:val="EndNoteBibliography"/>
        <w:spacing w:after="0"/>
      </w:pPr>
      <w:r w:rsidRPr="00486769">
        <w:t>21</w:t>
      </w:r>
      <w:r w:rsidRPr="00486769">
        <w:tab/>
        <w:t>Heinritz, S.N., Weiss, E., Eklund, M., Aumiller, T., Louis, S., Rings, A., Messner, S., Camarinha-Silva, A., Seifert, J., Bischoff, S.C., and Mosenthin, R.: ‘Intestinal Microbiota and Microbial Metabolites Are Changed in a Pig Model Fed a High-Fat/Low-Fiber or a Low-Fat/High-Fiber Diet’, PLoS One, 2016, 11, (4), pp. e0154329</w:t>
      </w:r>
    </w:p>
    <w:p w14:paraId="5510EFEE" w14:textId="77777777" w:rsidR="00486769" w:rsidRPr="00486769" w:rsidRDefault="00486769" w:rsidP="00486769">
      <w:pPr>
        <w:pStyle w:val="EndNoteBibliography"/>
        <w:spacing w:after="0"/>
      </w:pPr>
      <w:r w:rsidRPr="00486769">
        <w:t>22</w:t>
      </w:r>
      <w:r w:rsidRPr="00486769">
        <w:tab/>
        <w:t>Spor, A., Koren, O., and Ley, R.: ‘Unravelling the effects of the environment and host genotype on the gut microbiome’, Nat Rev Microbiol, 2011, 9, (4), pp. 279-290</w:t>
      </w:r>
    </w:p>
    <w:p w14:paraId="23A166D3" w14:textId="77777777" w:rsidR="00486769" w:rsidRPr="00486769" w:rsidRDefault="00486769" w:rsidP="00486769">
      <w:pPr>
        <w:pStyle w:val="EndNoteBibliography"/>
        <w:spacing w:after="0"/>
      </w:pPr>
      <w:r w:rsidRPr="00486769">
        <w:t>23</w:t>
      </w:r>
      <w:r w:rsidRPr="00486769">
        <w:tab/>
        <w:t>Olivares, M., Laparra, J.M., and Sanz, Y.: ‘Host genotype, intestinal microbiota and inflammatory disorders’, Br J Nutr, 2013, 109 Suppl 2, pp. S76-80</w:t>
      </w:r>
    </w:p>
    <w:p w14:paraId="13EDCA2B" w14:textId="77777777" w:rsidR="00486769" w:rsidRPr="00486769" w:rsidRDefault="00486769" w:rsidP="00486769">
      <w:pPr>
        <w:pStyle w:val="EndNoteBibliography"/>
        <w:spacing w:after="0"/>
      </w:pPr>
      <w:r w:rsidRPr="00486769">
        <w:t>24</w:t>
      </w:r>
      <w:r w:rsidRPr="00486769">
        <w:tab/>
        <w:t>Carmody, R.N., Gerber, G.K., Luevano, J.M., Jr., Gatti, D.M., Somes, L., Svenson, K.L., and Turnbaugh, P.J.: ‘Diet dominates host genotype in shaping the murine gut microbiota’, Cell Host Microbe, 2015, 17, (1), pp. 72-84</w:t>
      </w:r>
    </w:p>
    <w:p w14:paraId="025D2BC3" w14:textId="77777777" w:rsidR="00486769" w:rsidRPr="00486769" w:rsidRDefault="00486769" w:rsidP="00486769">
      <w:pPr>
        <w:pStyle w:val="EndNoteBibliography"/>
        <w:spacing w:after="0"/>
      </w:pPr>
      <w:r w:rsidRPr="00486769">
        <w:t>25</w:t>
      </w:r>
      <w:r w:rsidRPr="00486769">
        <w:tab/>
        <w:t>Ussar, S., Griffin, N.W., Bezy, O., Fujisaka, S., Vienberg, S., Softic, S., Deng, L., Bry, L., Gordon, J.I., and Kahn, C.R.: ‘Interactions between Gut Microbiota, Host Genetics and Diet Modulate the Predisposition to Obesity and Metabolic Syndrome’, Cell Metab, 2015, 22, (3), pp. 516-530</w:t>
      </w:r>
    </w:p>
    <w:p w14:paraId="6841F6A1" w14:textId="77777777" w:rsidR="00486769" w:rsidRPr="00486769" w:rsidRDefault="00486769" w:rsidP="00486769">
      <w:pPr>
        <w:pStyle w:val="EndNoteBibliography"/>
        <w:spacing w:after="0"/>
      </w:pPr>
      <w:r w:rsidRPr="00486769">
        <w:t>26</w:t>
      </w:r>
      <w:r w:rsidRPr="00486769">
        <w:tab/>
        <w:t>Lowe, F.C., and Fagelman, E.: ‘Cranberry juice and urinary tract infections: what is the evidence?’, Urology, 2001, 57, (3), pp. 407-413</w:t>
      </w:r>
    </w:p>
    <w:p w14:paraId="20C7FFBE" w14:textId="77777777" w:rsidR="00486769" w:rsidRPr="00486769" w:rsidRDefault="00486769" w:rsidP="00486769">
      <w:pPr>
        <w:pStyle w:val="EndNoteBibliography"/>
        <w:spacing w:after="0"/>
      </w:pPr>
      <w:r w:rsidRPr="00486769">
        <w:t>27</w:t>
      </w:r>
      <w:r w:rsidRPr="00486769">
        <w:tab/>
        <w:t>Reid, G.: ‘The role of cranberry and probiotics in intestinal and urogenital tract health’, Crit Rev Food Sci Nutr, 2002, 42, (3 Suppl), pp. 293-300</w:t>
      </w:r>
    </w:p>
    <w:p w14:paraId="3AF67BDC" w14:textId="77777777" w:rsidR="00486769" w:rsidRPr="00486769" w:rsidRDefault="00486769" w:rsidP="00486769">
      <w:pPr>
        <w:pStyle w:val="EndNoteBibliography"/>
        <w:spacing w:after="0"/>
      </w:pPr>
      <w:r w:rsidRPr="00486769">
        <w:t>28</w:t>
      </w:r>
      <w:r w:rsidRPr="00486769">
        <w:tab/>
        <w:t>Sun, J., and Hai Liu, R.: ‘Cranberry phytochemical extracts induce cell cycle arrest and apoptosis in human MCF-7 breast cancer cells’, Cancer Lett, 2006, 241, (1), pp. 124-134</w:t>
      </w:r>
    </w:p>
    <w:p w14:paraId="50B78FAF" w14:textId="77777777" w:rsidR="00486769" w:rsidRPr="00486769" w:rsidRDefault="00486769" w:rsidP="00486769">
      <w:pPr>
        <w:pStyle w:val="EndNoteBibliography"/>
        <w:spacing w:after="0"/>
      </w:pPr>
      <w:r w:rsidRPr="00486769">
        <w:t>29</w:t>
      </w:r>
      <w:r w:rsidRPr="00486769">
        <w:tab/>
        <w:t>He, X., and Liu, R.H.: ‘Cranberry phytochemicals: Isolation, structure elucidation, and their antiproliferative and antioxidant activities’, J Agric Food Chem, 2006, 54, (19), pp. 7069-7074</w:t>
      </w:r>
    </w:p>
    <w:p w14:paraId="4B643C23" w14:textId="77777777" w:rsidR="00486769" w:rsidRPr="00486769" w:rsidRDefault="00486769" w:rsidP="00486769">
      <w:pPr>
        <w:pStyle w:val="EndNoteBibliography"/>
        <w:spacing w:after="0"/>
      </w:pPr>
      <w:r w:rsidRPr="00486769">
        <w:t>30</w:t>
      </w:r>
      <w:r w:rsidRPr="00486769">
        <w:tab/>
        <w:t>Yin, R., Kuo, H.C., Hudlikar, R., Sargsyan, D., Li, S., Wang, L., Wu, R., and Kong, A.N.: ‘Gut microbiota, dietary phytochemicals and benefits to human health’, Curr Pharmacol Rep, 2019, 5, pp. 332-344</w:t>
      </w:r>
    </w:p>
    <w:p w14:paraId="6A45E57A" w14:textId="77777777" w:rsidR="00486769" w:rsidRPr="00486769" w:rsidRDefault="00486769" w:rsidP="00486769">
      <w:pPr>
        <w:pStyle w:val="EndNoteBibliography"/>
        <w:spacing w:after="0"/>
      </w:pPr>
      <w:r w:rsidRPr="00486769">
        <w:t>31</w:t>
      </w:r>
      <w:r w:rsidRPr="00486769">
        <w:tab/>
        <w:t>Feghali, K., Feldman, M., La, V.D., Santos, J., and Grenier, D.: ‘Cranberry proanthocyanidins: natural weapons against periodontal diseases’, J Agric Food Chem, 2012, 60, (23), pp. 5728-5735</w:t>
      </w:r>
    </w:p>
    <w:p w14:paraId="405D4B92" w14:textId="77777777" w:rsidR="00486769" w:rsidRPr="00486769" w:rsidRDefault="00486769" w:rsidP="00486769">
      <w:pPr>
        <w:pStyle w:val="EndNoteBibliography"/>
        <w:spacing w:after="0"/>
      </w:pPr>
      <w:r w:rsidRPr="00486769">
        <w:t>32</w:t>
      </w:r>
      <w:r w:rsidRPr="00486769">
        <w:tab/>
        <w:t>Wang, Y., Johnson-Cicalese, J., Singh, A.P., and Vorsa, N.: ‘Characterization and quantification of flavonoids and organic acids over fruit development in American cranberry (Vaccinium macrocarpon) cultivars using HPLC and APCI-MS/MS’, Plant Sci, 2017, 262, pp. 91-102</w:t>
      </w:r>
    </w:p>
    <w:p w14:paraId="493648E2" w14:textId="77777777" w:rsidR="00486769" w:rsidRPr="00486769" w:rsidRDefault="00486769" w:rsidP="00486769">
      <w:pPr>
        <w:pStyle w:val="EndNoteBibliography"/>
        <w:spacing w:after="0"/>
      </w:pPr>
      <w:r w:rsidRPr="00486769">
        <w:t>33</w:t>
      </w:r>
      <w:r w:rsidRPr="00486769">
        <w:tab/>
        <w:t>Jepson, R.G., Williams, G., and Craig, J.C.: ‘Cranberries for preventing urinary tract infections’, Cochrane Database Syst Rev, 2012, 10, (10), pp. CD001321</w:t>
      </w:r>
    </w:p>
    <w:p w14:paraId="312571B5" w14:textId="77777777" w:rsidR="00486769" w:rsidRPr="00486769" w:rsidRDefault="00486769" w:rsidP="00486769">
      <w:pPr>
        <w:pStyle w:val="EndNoteBibliography"/>
        <w:spacing w:after="0"/>
      </w:pPr>
      <w:r w:rsidRPr="00486769">
        <w:t>34</w:t>
      </w:r>
      <w:r w:rsidRPr="00486769">
        <w:tab/>
        <w:t>Howell, A.B.: ‘Bioactive compounds in cranberries and their role in prevention of urinary tract infections’, Mol Nutr Food Res, 2007, 51, (6), pp. 732-737</w:t>
      </w:r>
    </w:p>
    <w:p w14:paraId="5ABE76ED" w14:textId="77777777" w:rsidR="00486769" w:rsidRPr="00486769" w:rsidRDefault="00486769" w:rsidP="00486769">
      <w:pPr>
        <w:pStyle w:val="EndNoteBibliography"/>
        <w:spacing w:after="0"/>
      </w:pPr>
      <w:r w:rsidRPr="00486769">
        <w:t>35</w:t>
      </w:r>
      <w:r w:rsidRPr="00486769">
        <w:tab/>
        <w:t>Sun, J., Chu, Y.F., Wu, X., and Liu, R.H.: ‘Antioxidant and antiproliferative activities of common fruits’, J Agric Food Chem, 2002, 50, (25), pp. 7449-7454</w:t>
      </w:r>
    </w:p>
    <w:p w14:paraId="130D9746" w14:textId="77777777" w:rsidR="00486769" w:rsidRPr="00486769" w:rsidRDefault="00486769" w:rsidP="00486769">
      <w:pPr>
        <w:pStyle w:val="EndNoteBibliography"/>
        <w:spacing w:after="0"/>
      </w:pPr>
      <w:r w:rsidRPr="00486769">
        <w:t>36</w:t>
      </w:r>
      <w:r w:rsidRPr="00486769">
        <w:tab/>
        <w:t>Reed, J.: ‘Cranberry flavonoids, atherosclerosis and cardiovascular health’, Crit Rev Food Sci Nutr, 2002, 42, (3 Suppl), pp. 301-316</w:t>
      </w:r>
    </w:p>
    <w:p w14:paraId="19EBCEA0" w14:textId="77777777" w:rsidR="00486769" w:rsidRPr="00486769" w:rsidRDefault="00486769" w:rsidP="00486769">
      <w:pPr>
        <w:pStyle w:val="EndNoteBibliography"/>
        <w:spacing w:after="0"/>
      </w:pPr>
      <w:r w:rsidRPr="00486769">
        <w:t>37</w:t>
      </w:r>
      <w:r w:rsidRPr="00486769">
        <w:tab/>
        <w:t>Cai, X., Han, Y., Gu, M., Song, M., Wu, X., Li, Z., Li, F., Goulette, T., and Xiao, H.: ‘Dietary cranberry suppressed colonic inflammation and alleviated gut microbiota dysbiosis in dextran sodium sulfate-treated mice’, Food Funct, 2019, 10, (10), pp. 6331-6341</w:t>
      </w:r>
    </w:p>
    <w:p w14:paraId="18AB60B8" w14:textId="77777777" w:rsidR="00486769" w:rsidRPr="00486769" w:rsidRDefault="00486769" w:rsidP="00486769">
      <w:pPr>
        <w:pStyle w:val="EndNoteBibliography"/>
        <w:spacing w:after="0"/>
      </w:pPr>
      <w:r w:rsidRPr="00486769">
        <w:lastRenderedPageBreak/>
        <w:t>38</w:t>
      </w:r>
      <w:r w:rsidRPr="00486769">
        <w:tab/>
        <w:t>Johnson, I.T.: ‘Glucosinolates: bioavailability and importance to health’, Int J Vitam Nutr Res, 2002, 72, (1), pp. 26-31</w:t>
      </w:r>
    </w:p>
    <w:p w14:paraId="3E994DD3" w14:textId="77777777" w:rsidR="00486769" w:rsidRPr="00486769" w:rsidRDefault="00486769" w:rsidP="00486769">
      <w:pPr>
        <w:pStyle w:val="EndNoteBibliography"/>
        <w:spacing w:after="0"/>
      </w:pPr>
      <w:r w:rsidRPr="00486769">
        <w:t>39</w:t>
      </w:r>
      <w:r w:rsidRPr="00486769">
        <w:tab/>
        <w:t>Dayalan Naidu, S., Suzuki, T., Yamamoto, M., Fahey, J.W., and Dinkova-Kostova, A.T.: ‘Phenethyl Isothiocyanate, a Dual Activator of Transcription Factors NRF2 and HSF1’, Mol Nutr Food Res, 2018, 62, (18), pp. e1700908</w:t>
      </w:r>
    </w:p>
    <w:p w14:paraId="595F56B0" w14:textId="77777777" w:rsidR="00486769" w:rsidRPr="00486769" w:rsidRDefault="00486769" w:rsidP="00486769">
      <w:pPr>
        <w:pStyle w:val="EndNoteBibliography"/>
        <w:spacing w:after="0"/>
      </w:pPr>
      <w:r w:rsidRPr="00486769">
        <w:t>40</w:t>
      </w:r>
      <w:r w:rsidRPr="00486769">
        <w:tab/>
        <w:t>Gupta, P., Wright, S.E., Kim, S.H., and Srivastava, S.K.: ‘Phenethyl isothiocyanate: a comprehensive review of anti-cancer mechanisms’, Biochim Biophys Acta, 2014, 1846, (2), pp. 405-424</w:t>
      </w:r>
    </w:p>
    <w:p w14:paraId="3D44F519" w14:textId="77777777" w:rsidR="00486769" w:rsidRPr="00486769" w:rsidRDefault="00486769" w:rsidP="00486769">
      <w:pPr>
        <w:pStyle w:val="EndNoteBibliography"/>
        <w:spacing w:after="0"/>
      </w:pPr>
      <w:r w:rsidRPr="00486769">
        <w:t>41</w:t>
      </w:r>
      <w:r w:rsidRPr="00486769">
        <w:tab/>
        <w:t>Keum, Y.S., Owuor, E.D., Kim, B.R., Hu, R., and Kong, A.N.: ‘Involvement of Nrf2 and JNK1 in the activation of antioxidant responsive element (ARE) by chemopreventive agent phenethyl isothiocyanate (PEITC)’, Pharm Res, 2003, 20, (9), pp. 1351-1356</w:t>
      </w:r>
    </w:p>
    <w:p w14:paraId="489E2FF8" w14:textId="77777777" w:rsidR="00486769" w:rsidRPr="00486769" w:rsidRDefault="00486769" w:rsidP="00486769">
      <w:pPr>
        <w:pStyle w:val="EndNoteBibliography"/>
        <w:spacing w:after="0"/>
      </w:pPr>
      <w:r w:rsidRPr="00486769">
        <w:t>42</w:t>
      </w:r>
      <w:r w:rsidRPr="00486769">
        <w:tab/>
        <w:t>Ramirez, C.N., Li, W., Zhang, C., Wu, R., Su, S., Wang, C., Gao, L., Yin, R., and Kong, A.N.: ‘In Vitro-In Vivo Dose Response of Ursolic Acid, Sulforaphane, PEITC, and Curcumin in Cancer Prevention’, AAPS J, 2017, 20, (1), pp. 19</w:t>
      </w:r>
    </w:p>
    <w:p w14:paraId="609FA49C" w14:textId="77777777" w:rsidR="00486769" w:rsidRPr="00486769" w:rsidRDefault="00486769" w:rsidP="00486769">
      <w:pPr>
        <w:pStyle w:val="EndNoteBibliography"/>
        <w:spacing w:after="0"/>
      </w:pPr>
      <w:r w:rsidRPr="00486769">
        <w:t>43</w:t>
      </w:r>
      <w:r w:rsidRPr="00486769">
        <w:tab/>
        <w:t>Hwang, E.S., and Lee, H.J.: ‘Effects of phenylethyl isothiocyanate and its metabolite on cell-cycle arrest and apoptosis in LNCaP human prostate cancer cells’, Int J Food Sci Nutr, 2010, 61, (3), pp. 324-336</w:t>
      </w:r>
    </w:p>
    <w:p w14:paraId="68483207" w14:textId="77777777" w:rsidR="00486769" w:rsidRPr="00486769" w:rsidRDefault="00486769" w:rsidP="00486769">
      <w:pPr>
        <w:pStyle w:val="EndNoteBibliography"/>
        <w:spacing w:after="0"/>
      </w:pPr>
      <w:r w:rsidRPr="00486769">
        <w:t>44</w:t>
      </w:r>
      <w:r w:rsidRPr="00486769">
        <w:tab/>
        <w:t>Cheung, K.L., Khor, T.O., Huang, M.T., and Kong, A.N.: ‘Differential in vivo mechanism of chemoprevention of tumor formation in azoxymethane/dextran sodium sulfate mice by PEITC and DBM’, Carcinogenesis, 2010, 31, (5), pp. 880-885</w:t>
      </w:r>
    </w:p>
    <w:p w14:paraId="22EC9543" w14:textId="77777777" w:rsidR="00486769" w:rsidRPr="00486769" w:rsidRDefault="00486769" w:rsidP="00486769">
      <w:pPr>
        <w:pStyle w:val="EndNoteBibliography"/>
        <w:spacing w:after="0"/>
      </w:pPr>
      <w:r w:rsidRPr="00486769">
        <w:t>45</w:t>
      </w:r>
      <w:r w:rsidRPr="00486769">
        <w:tab/>
        <w:t>Cheung, K.L., Khor, T.O., Yu, S., and Kong, A.N.: ‘PEITC induces G1 cell cycle arrest on HT-29 cells through the activation of p38 MAPK signaling pathway’, AAPS J, 2008, 10, (2), pp. 277-281</w:t>
      </w:r>
    </w:p>
    <w:p w14:paraId="4EF13002" w14:textId="77777777" w:rsidR="00486769" w:rsidRPr="00486769" w:rsidRDefault="00486769" w:rsidP="00486769">
      <w:pPr>
        <w:pStyle w:val="EndNoteBibliography"/>
        <w:spacing w:after="0"/>
      </w:pPr>
      <w:r w:rsidRPr="00486769">
        <w:t>46</w:t>
      </w:r>
      <w:r w:rsidRPr="00486769">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0F59E0D6" w14:textId="77777777" w:rsidR="00486769" w:rsidRPr="00486769" w:rsidRDefault="00486769" w:rsidP="00486769">
      <w:pPr>
        <w:pStyle w:val="EndNoteBibliography"/>
        <w:spacing w:after="0"/>
      </w:pPr>
      <w:r w:rsidRPr="00486769">
        <w:t>47</w:t>
      </w:r>
      <w:r w:rsidRPr="00486769">
        <w:tab/>
        <w:t>Lin, W., Wu, R.T., Wu, T.Y., Khor, T.O., Wang, H., and Kong, A.N.: ‘Sulforaphane suppressed LPS-induced inflammation in mouse peritoneal macrophages through Nrf2 dependent pathway’, Biochemical Pharmacology, 2008, 76, (8), pp. 967-973</w:t>
      </w:r>
    </w:p>
    <w:p w14:paraId="06214C5A" w14:textId="77777777" w:rsidR="00486769" w:rsidRPr="00486769" w:rsidRDefault="00486769" w:rsidP="00486769">
      <w:pPr>
        <w:pStyle w:val="EndNoteBibliography"/>
        <w:spacing w:after="0"/>
      </w:pPr>
      <w:r w:rsidRPr="00486769">
        <w:t>48</w:t>
      </w:r>
      <w:r w:rsidRPr="00486769">
        <w:tab/>
        <w:t>Apprill, A., McNally, S., Parsons, R., and Weber, L.: ‘Minor revision to V4 region SSU rRNA 806R gene primer greatly increases detection of SAR11 bacterioplankton’, Aquatic Microbial Ecology, 2015, 75, (2), pp. 129-137</w:t>
      </w:r>
    </w:p>
    <w:p w14:paraId="50645AE1" w14:textId="77777777" w:rsidR="00486769" w:rsidRPr="00486769" w:rsidRDefault="00486769" w:rsidP="00486769">
      <w:pPr>
        <w:pStyle w:val="EndNoteBibliography"/>
        <w:spacing w:after="0"/>
      </w:pPr>
      <w:r w:rsidRPr="00486769">
        <w:t>49</w:t>
      </w:r>
      <w:r w:rsidRPr="00486769">
        <w:tab/>
        <w:t>Caporaso, J.G., Lauber, C.L., Walters, W.A., Berg-Lyons, D., Lozupone, C.A., Turnbaugh, P.J., Fierer, N., and Knight, R.: ‘Global patterns of 16S rRNA diversity at a depth of millions of sequences per sample’, Proceedings of the National Academy of Sciences of the United States of America, 2011, 108, pp. 4516-4522</w:t>
      </w:r>
    </w:p>
    <w:p w14:paraId="3690E014" w14:textId="77777777" w:rsidR="00486769" w:rsidRPr="00486769" w:rsidRDefault="00486769" w:rsidP="00486769">
      <w:pPr>
        <w:pStyle w:val="EndNoteBibliography"/>
        <w:spacing w:after="0"/>
      </w:pPr>
      <w:r w:rsidRPr="00486769">
        <w:t>50</w:t>
      </w:r>
      <w:r w:rsidRPr="00486769">
        <w:tab/>
        <w:t>Caporaso, J.G., Lauber, C.L., Walters, W.A., Berg-Lyons, D., Huntley, J., Fierer, N., Owens, S.M., Betley, J., Fraser, L., Bauer, M., Gormley, N., Gilbert, J.A., Smith, G., and Knight, R.: ‘Ultra-high-throughput microbial community analysis on the Illumina HiSeq and MiSeq platforms’, Isme Journal, 2012, 6, (8), pp. 1621-1624</w:t>
      </w:r>
    </w:p>
    <w:p w14:paraId="65E63518" w14:textId="77777777" w:rsidR="00486769" w:rsidRPr="00486769" w:rsidRDefault="00486769" w:rsidP="00486769">
      <w:pPr>
        <w:pStyle w:val="EndNoteBibliography"/>
        <w:spacing w:after="0"/>
      </w:pPr>
      <w:r w:rsidRPr="00486769">
        <w:t>51</w:t>
      </w:r>
      <w:r w:rsidRPr="00486769">
        <w:tab/>
        <w:t>Minich, J.J., Humphrey, G., Benitez, R.A.S., Sanders, J., Swofford, A., Allen, E.E., and Knight, R.: ‘High-Throughput Miniaturized 16S rRNA Amplicon Library Preparation Reduces Costs while Preserving Microbiome Integrity’, Msystems, 2018, 3, (6)</w:t>
      </w:r>
    </w:p>
    <w:p w14:paraId="115974B5" w14:textId="77777777" w:rsidR="00486769" w:rsidRPr="00486769" w:rsidRDefault="00486769" w:rsidP="00486769">
      <w:pPr>
        <w:pStyle w:val="EndNoteBibliography"/>
        <w:spacing w:after="0"/>
      </w:pPr>
      <w:r w:rsidRPr="00486769">
        <w:t>52</w:t>
      </w:r>
      <w:r w:rsidRPr="00486769">
        <w:tab/>
        <w:t>Parada, A.E., Needham, D.M., and Fuhrman, J.A.: ‘Every base matters: assessing small subunit rRNA primers for marine microbiomes with mock communities, time series and global field samples’, Environmental Microbiology, 2016, 18, (5), pp. 1403-1414</w:t>
      </w:r>
    </w:p>
    <w:p w14:paraId="162713E6" w14:textId="77777777" w:rsidR="00486769" w:rsidRPr="00486769" w:rsidRDefault="00486769" w:rsidP="00486769">
      <w:pPr>
        <w:pStyle w:val="EndNoteBibliography"/>
        <w:spacing w:after="0"/>
      </w:pPr>
      <w:r w:rsidRPr="00486769">
        <w:t>53</w:t>
      </w:r>
      <w:r w:rsidRPr="00486769">
        <w:tab/>
        <w:t>Quince, C., Lanzen, A., Davenport, R.J., and Turnbaugh, P.J.: ‘Removing Noise From Pyrosequenced Amplicons’, Bmc Bioinformatics, 2011, 12</w:t>
      </w:r>
    </w:p>
    <w:p w14:paraId="3C7E35A1" w14:textId="77777777" w:rsidR="00486769" w:rsidRPr="00486769" w:rsidRDefault="00486769" w:rsidP="00486769">
      <w:pPr>
        <w:pStyle w:val="EndNoteBibliography"/>
        <w:spacing w:after="0"/>
      </w:pPr>
      <w:r w:rsidRPr="00486769">
        <w:t>54</w:t>
      </w:r>
      <w:r w:rsidRPr="00486769">
        <w:tab/>
        <w:t xml:space="preserve">Walters, W., Hyde, E.R., Berg-Lyons, D., Ackermann, G., Humphrey, G., Parada, A., Gilbert, J.A., Jansson, J.K., Caporaso, J.G., Fuhrman, J.A., Apprill, A., and Knight, R.: ‘Improved Bacterial 16S rRNA </w:t>
      </w:r>
      <w:r w:rsidRPr="00486769">
        <w:lastRenderedPageBreak/>
        <w:t>Gene (V4 and V4-5) and Fungal Internal Transcribed Spacer Marker Gene Primers for Microbial Community Surveys’, Msystems, 2016, 1, (1)</w:t>
      </w:r>
    </w:p>
    <w:p w14:paraId="171D20F5" w14:textId="77777777" w:rsidR="00486769" w:rsidRPr="00486769" w:rsidRDefault="00486769" w:rsidP="00486769">
      <w:pPr>
        <w:pStyle w:val="EndNoteBibliography"/>
        <w:spacing w:after="0"/>
      </w:pPr>
      <w:r w:rsidRPr="00486769">
        <w:t>55</w:t>
      </w:r>
      <w:r w:rsidRPr="00486769">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559B233F" w14:textId="77777777" w:rsidR="00486769" w:rsidRPr="00486769" w:rsidRDefault="00486769" w:rsidP="00486769">
      <w:pPr>
        <w:pStyle w:val="EndNoteBibliography"/>
        <w:spacing w:after="0"/>
      </w:pPr>
      <w:r w:rsidRPr="00486769">
        <w:t>56</w:t>
      </w:r>
      <w:r w:rsidRPr="00486769">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1724DCD9" w14:textId="77777777" w:rsidR="00486769" w:rsidRPr="00486769" w:rsidRDefault="00486769" w:rsidP="00486769">
      <w:pPr>
        <w:pStyle w:val="EndNoteBibliography"/>
        <w:spacing w:after="0"/>
      </w:pPr>
      <w:r w:rsidRPr="00486769">
        <w:t>57</w:t>
      </w:r>
      <w:r w:rsidRPr="00486769">
        <w:tab/>
        <w:t>Callahan, B.J., McMurdie, P.J., Rosen, M.J., Han, A.W., Johnson, A.J., and Holmes, S.P.: ‘DADA2: High-resolution sample inference from Illumina amplicon data’, Nat Methods, 2016, 13, (7), pp. 581-583</w:t>
      </w:r>
    </w:p>
    <w:p w14:paraId="23F003A2" w14:textId="77777777" w:rsidR="00486769" w:rsidRPr="00486769" w:rsidRDefault="00486769" w:rsidP="00486769">
      <w:pPr>
        <w:pStyle w:val="EndNoteBibliography"/>
        <w:spacing w:after="0"/>
      </w:pPr>
      <w:r w:rsidRPr="00486769">
        <w:t>58</w:t>
      </w:r>
      <w:r w:rsidRPr="00486769">
        <w:tab/>
        <w:t>Yilmaz, P., Parfrey, L.W., Yarza, P., Gerken, J., Pruesse, E., Quast, C., Schweer, T., Peplies, J., Ludwig, W., and Glockner, F.O.: ‘The SILVA and "All-species Living Tree Project (LTP)" taxonomic frameworks’, Nucleic Acids Research, 2014, 42, (D1), pp. D643-D648</w:t>
      </w:r>
    </w:p>
    <w:p w14:paraId="7B7C9452" w14:textId="77777777" w:rsidR="00486769" w:rsidRPr="00486769" w:rsidRDefault="00486769" w:rsidP="00486769">
      <w:pPr>
        <w:pStyle w:val="EndNoteBibliography"/>
        <w:spacing w:after="0"/>
      </w:pPr>
      <w:r w:rsidRPr="00486769">
        <w:t>59</w:t>
      </w:r>
      <w:r w:rsidRPr="00486769">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0E63A970" w14:textId="77777777" w:rsidR="00486769" w:rsidRPr="00486769" w:rsidRDefault="00486769" w:rsidP="00486769">
      <w:pPr>
        <w:pStyle w:val="EndNoteBibliography"/>
        <w:spacing w:after="0"/>
      </w:pPr>
      <w:r w:rsidRPr="00486769">
        <w:t>60</w:t>
      </w:r>
      <w:r w:rsidRPr="00486769">
        <w:tab/>
        <w:t>Huang, Y., Li, W., Su, Z.Y., and Kong, A.N.: ‘The complexity of the Nrf2 pathway: beyond the antioxidant response’, J Nutr Biochem, 2015, 26, (12), pp. 1401-1413</w:t>
      </w:r>
    </w:p>
    <w:p w14:paraId="4F85D3C7" w14:textId="77777777" w:rsidR="00486769" w:rsidRPr="00486769" w:rsidRDefault="00486769" w:rsidP="00486769">
      <w:pPr>
        <w:pStyle w:val="EndNoteBibliography"/>
        <w:spacing w:after="0"/>
      </w:pPr>
      <w:r w:rsidRPr="00486769">
        <w:t>61</w:t>
      </w:r>
      <w:r w:rsidRPr="00486769">
        <w:tab/>
        <w:t>Zhang, D.D.: ‘Mechanistic studies of the Nrf2-Keap1 signaling pathway’, Drug Metab Rev, 2006, 38, (4), pp. 769-789</w:t>
      </w:r>
    </w:p>
    <w:p w14:paraId="2E5335D8" w14:textId="77777777" w:rsidR="00486769" w:rsidRPr="00486769" w:rsidRDefault="00486769" w:rsidP="00486769">
      <w:pPr>
        <w:pStyle w:val="EndNoteBibliography"/>
        <w:spacing w:after="0"/>
      </w:pPr>
      <w:r w:rsidRPr="00486769">
        <w:t>62</w:t>
      </w:r>
      <w:r w:rsidRPr="00486769">
        <w:tab/>
        <w:t>Taguchi, K., and Yamamoto, M.: ‘The KEAP1-NRF2 System in Cancer’, Front Oncol, 2017, 7, pp. 85</w:t>
      </w:r>
    </w:p>
    <w:p w14:paraId="04AB52A8" w14:textId="77777777" w:rsidR="00486769" w:rsidRPr="00486769" w:rsidRDefault="00486769" w:rsidP="00486769">
      <w:pPr>
        <w:pStyle w:val="EndNoteBibliography"/>
        <w:spacing w:after="0"/>
      </w:pPr>
      <w:r w:rsidRPr="00486769">
        <w:t>63</w:t>
      </w:r>
      <w:r w:rsidRPr="00486769">
        <w:tab/>
        <w:t>Mitsuishi, Y., Motohashi, H., and Yamamoto, M.: ‘The Keap1-Nrf2 system in cancers: stress response and anabolic metabolism’, Front Oncol, 2012, 2, pp. 200</w:t>
      </w:r>
    </w:p>
    <w:p w14:paraId="7460852A" w14:textId="77777777" w:rsidR="00486769" w:rsidRPr="00486769" w:rsidRDefault="00486769" w:rsidP="00486769">
      <w:pPr>
        <w:pStyle w:val="EndNoteBibliography"/>
        <w:spacing w:after="0"/>
      </w:pPr>
      <w:r w:rsidRPr="00486769">
        <w:t>64</w:t>
      </w:r>
      <w:r w:rsidRPr="00486769">
        <w:tab/>
        <w:t>Osburn, W.O., and Kensler, T.W.: ‘Nrf2 signaling: an adaptive response pathway for protection against environmental toxic insults’, Mutat Res, 2008, 659, (1-2), pp. 31-39</w:t>
      </w:r>
    </w:p>
    <w:p w14:paraId="3CA17F54" w14:textId="77777777" w:rsidR="00486769" w:rsidRPr="00486769" w:rsidRDefault="00486769" w:rsidP="00486769">
      <w:pPr>
        <w:pStyle w:val="EndNoteBibliography"/>
        <w:spacing w:after="0"/>
      </w:pPr>
      <w:r w:rsidRPr="00486769">
        <w:t>65</w:t>
      </w:r>
      <w:r w:rsidRPr="00486769">
        <w:tab/>
        <w:t>Mariat, D., Firmesse, O., Levenez, F., Guimaraes, V., Sokol, H., Dore, J., Corthier, G., and Furet, J.P.: ‘The Firmicutes/Bacteroidetes ratio of the human microbiota changes with age’, BMC Microbiol, 2009, 9, pp. 123</w:t>
      </w:r>
    </w:p>
    <w:p w14:paraId="1493E4FD" w14:textId="77777777" w:rsidR="00486769" w:rsidRPr="00486769" w:rsidRDefault="00486769" w:rsidP="00486769">
      <w:pPr>
        <w:pStyle w:val="EndNoteBibliography"/>
        <w:spacing w:after="0"/>
      </w:pPr>
      <w:r w:rsidRPr="00486769">
        <w:t>66</w:t>
      </w:r>
      <w:r w:rsidRPr="00486769">
        <w:tab/>
        <w:t xml:space="preserve">Koliada, A., Syzenko, G., Moseiko, V., Budovska, L., Puchkov, K., Perederiy, V., Gavalko, Y., Dorofeyev, A., Romanenko, M., Tkach, S., Sineok, L., Lushchak, O., and Vaiserman, A.: ‘Association </w:t>
      </w:r>
      <w:r w:rsidRPr="00486769">
        <w:lastRenderedPageBreak/>
        <w:t>between body mass index and Firmicutes/Bacteroidetes ratio in an adult Ukrainian population’, BMC Microbiol, 2017, 17, (1), pp. 120</w:t>
      </w:r>
    </w:p>
    <w:p w14:paraId="39F716D6" w14:textId="77777777" w:rsidR="00486769" w:rsidRPr="00486769" w:rsidRDefault="00486769" w:rsidP="00486769">
      <w:pPr>
        <w:pStyle w:val="EndNoteBibliography"/>
        <w:spacing w:after="0"/>
      </w:pPr>
      <w:r w:rsidRPr="00486769">
        <w:t>67</w:t>
      </w:r>
      <w:r w:rsidRPr="00486769">
        <w:tab/>
        <w:t>Stojanov, S., Berlec, A., and Strukelj, B.: ‘The Influence of Probiotics on the Firmicutes/Bacteroidetes Ratio in the Treatment of Obesity and Inflammatory Bowel disease’, Microorganisms, 2020, 8, (11)</w:t>
      </w:r>
    </w:p>
    <w:p w14:paraId="5402BBFD" w14:textId="77777777" w:rsidR="00486769" w:rsidRPr="00486769" w:rsidRDefault="00486769" w:rsidP="00486769">
      <w:pPr>
        <w:pStyle w:val="EndNoteBibliography"/>
        <w:spacing w:after="0"/>
      </w:pPr>
      <w:r w:rsidRPr="00486769">
        <w:t>68</w:t>
      </w:r>
      <w:r w:rsidRPr="00486769">
        <w:tab/>
        <w:t>Martinez, I., Lattimer, J.M., Hubach, K.L., Case, J.A., Yang, J.Y., Weber, C.G., Louk, J.A., Rose, D.J., Kyureghian, G., Peterson, D.A., Haub, M.D., and Walter, J.: ‘Gut microbiome composition is linked to whole grain-induced immunological improvements’, Isme Journal, 2013, 7, (2), pp. 269-280</w:t>
      </w:r>
    </w:p>
    <w:p w14:paraId="1B43DB1A" w14:textId="77777777" w:rsidR="00486769" w:rsidRPr="00486769" w:rsidRDefault="00486769" w:rsidP="00486769">
      <w:pPr>
        <w:pStyle w:val="EndNoteBibliography"/>
        <w:spacing w:after="0"/>
      </w:pPr>
      <w:r w:rsidRPr="00486769">
        <w:t>69</w:t>
      </w:r>
      <w:r w:rsidRPr="00486769">
        <w:tab/>
        <w:t>Kovacs, A., Ben-Jacob, N., Tayem, H., Halperin, E., Iraqi, F.A., and Gophna, U.: ‘Genotype Is a Stronger Determinant than Sex of the Mouse Gut Microbiota’, Microbial Ecology, 2011, 61, (2), pp. 423-428</w:t>
      </w:r>
    </w:p>
    <w:p w14:paraId="751A477A" w14:textId="77777777" w:rsidR="00486769" w:rsidRPr="00486769" w:rsidRDefault="00486769" w:rsidP="00486769">
      <w:pPr>
        <w:pStyle w:val="EndNoteBibliography"/>
        <w:spacing w:after="0"/>
      </w:pPr>
      <w:r w:rsidRPr="00486769">
        <w:t>70</w:t>
      </w:r>
      <w:r w:rsidRPr="00486769">
        <w:tab/>
        <w:t>Ritchie, N.J., Schutter, M.E., Dick, R.P., and Myrold, D.D.: ‘Use of length heterogeneity PCR and fatty acid methyl ester profiles to characterize microbial communities in soil’, Appl Environ Microbiol, 2000, 66, (4), pp. 1668-1675</w:t>
      </w:r>
    </w:p>
    <w:p w14:paraId="3402F966" w14:textId="77777777" w:rsidR="00486769" w:rsidRPr="00486769" w:rsidRDefault="00486769" w:rsidP="00486769">
      <w:pPr>
        <w:pStyle w:val="EndNoteBibliography"/>
        <w:spacing w:after="0"/>
      </w:pPr>
      <w:r w:rsidRPr="00486769">
        <w:t>71</w:t>
      </w:r>
      <w:r w:rsidRPr="00486769">
        <w:tab/>
        <w:t>Albert, E.J., Sommerfeld, K., Gophna, S., Marshall, J.S., and Gophna, U.: ‘The gut microbiota of toll-like receptor 2-deficient mice exhibits lineage-specific modifications’, Environ Microbiol Rep, 2009, 1, (1), pp. 65-70</w:t>
      </w:r>
    </w:p>
    <w:p w14:paraId="6F7E8ACB" w14:textId="77777777" w:rsidR="00486769" w:rsidRPr="00486769" w:rsidRDefault="00486769" w:rsidP="00486769">
      <w:pPr>
        <w:pStyle w:val="EndNoteBibliography"/>
        <w:spacing w:after="0"/>
      </w:pPr>
      <w:r w:rsidRPr="00486769">
        <w:t>72</w:t>
      </w:r>
      <w:r w:rsidRPr="00486769">
        <w:tab/>
        <w:t>La Reau, A.J., and Suen, G.: ‘The Ruminococci: key symbionts of the gut ecosystem’, J Microbiol, 2018, 56, (3), pp. 199-208</w:t>
      </w:r>
    </w:p>
    <w:p w14:paraId="34CF0669" w14:textId="77777777" w:rsidR="00486769" w:rsidRPr="00486769" w:rsidRDefault="00486769" w:rsidP="00486769">
      <w:pPr>
        <w:pStyle w:val="EndNoteBibliography"/>
        <w:spacing w:after="0"/>
      </w:pPr>
      <w:r w:rsidRPr="00486769">
        <w:t>73</w:t>
      </w:r>
      <w:r w:rsidRPr="00486769">
        <w:tab/>
        <w:t>Rainey, F.A., and Janssen, P.H.: ‘Phylogenetic analysis by 16S ribosomal DNA sequence comparison reveals two unrelated groups of species within the genus Ruminococcus’, FEMS Microbiol Lett, 1995, 129, (1), pp. 69-73</w:t>
      </w:r>
    </w:p>
    <w:p w14:paraId="571891E5" w14:textId="77777777" w:rsidR="00486769" w:rsidRPr="00486769" w:rsidRDefault="00486769" w:rsidP="00486769">
      <w:pPr>
        <w:pStyle w:val="EndNoteBibliography"/>
        <w:spacing w:after="0"/>
      </w:pPr>
      <w:r w:rsidRPr="00486769">
        <w:t>74</w:t>
      </w:r>
      <w:r w:rsidRPr="00486769">
        <w:tab/>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and Wang, J.: ‘A human gut microbial gene catalogue established by metagenomic sequencing’, Nature, 2010, 464, (7285), pp. 59-65</w:t>
      </w:r>
    </w:p>
    <w:p w14:paraId="342DCB6F" w14:textId="77777777" w:rsidR="00486769" w:rsidRPr="00486769" w:rsidRDefault="00486769" w:rsidP="00486769">
      <w:pPr>
        <w:pStyle w:val="EndNoteBibliography"/>
        <w:spacing w:after="0"/>
      </w:pPr>
      <w:r w:rsidRPr="00486769">
        <w:t>75</w:t>
      </w:r>
      <w:r w:rsidRPr="00486769">
        <w:tab/>
        <w:t>Leschine, S.B.: ‘Cellulose degradation in anaerobic environments’, Annu Rev Microbiol, 1995, 49, pp. 399-426</w:t>
      </w:r>
    </w:p>
    <w:p w14:paraId="02209574" w14:textId="77777777" w:rsidR="00486769" w:rsidRPr="00486769" w:rsidRDefault="00486769" w:rsidP="00486769">
      <w:pPr>
        <w:pStyle w:val="EndNoteBibliography"/>
        <w:spacing w:after="0"/>
      </w:pPr>
      <w:r w:rsidRPr="00486769">
        <w:t>76</w:t>
      </w:r>
      <w:r w:rsidRPr="00486769">
        <w:tab/>
        <w:t>Flint, H.J., Bayer, E.A., Rincon, M.T., Lamed, R., and White, B.A.: ‘Polysaccharide utilization by gut bacteria: potential for new insights from genomic analysis’, Nat Rev Microbiol, 2008, 6, (2), pp. 121-131</w:t>
      </w:r>
    </w:p>
    <w:p w14:paraId="442623D8" w14:textId="77777777" w:rsidR="00486769" w:rsidRPr="00486769" w:rsidRDefault="00486769" w:rsidP="00486769">
      <w:pPr>
        <w:pStyle w:val="EndNoteBibliography"/>
        <w:spacing w:after="0"/>
      </w:pPr>
      <w:r w:rsidRPr="00486769">
        <w:t>77</w:t>
      </w:r>
      <w:r w:rsidRPr="00486769">
        <w:tab/>
        <w:t>Lyra, A., Krogius-Kurikka, L., Nikkila, J., Malinen, E., Kajander, K., Kurikka, K., Korpela, R., and Palva, A.: ‘Effect of a multispecies probiotic supplement on quantity of irritable bowel syndrome-related intestinal microbial phylotypes’, BMC Gastroenterol, 2010, 10, pp. 110</w:t>
      </w:r>
    </w:p>
    <w:p w14:paraId="21BD1F5A" w14:textId="77777777" w:rsidR="00486769" w:rsidRPr="00486769" w:rsidRDefault="00486769" w:rsidP="00486769">
      <w:pPr>
        <w:pStyle w:val="EndNoteBibliography"/>
        <w:spacing w:after="0"/>
      </w:pPr>
      <w:r w:rsidRPr="00486769">
        <w:t>78</w:t>
      </w:r>
      <w:r w:rsidRPr="00486769">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310AE29F" w14:textId="77777777" w:rsidR="00486769" w:rsidRPr="00486769" w:rsidRDefault="00486769" w:rsidP="00486769">
      <w:pPr>
        <w:pStyle w:val="EndNoteBibliography"/>
        <w:spacing w:after="0"/>
      </w:pPr>
      <w:r w:rsidRPr="00486769">
        <w:t>79</w:t>
      </w:r>
      <w:r w:rsidRPr="00486769">
        <w:tab/>
        <w:t>Henke, M.T., Kenny, D.J., Cassilly, C.D., Vlamakis, H., Xavier, R.J., and Clardy, J.: ‘Ruminococcus gnavus, a member of the human gut microbiome associated with Crohn's disease, produces an inflammatory polysaccharide’, Proc Natl Acad Sci U S A, 2019, 116, (26), pp. 12672-12677</w:t>
      </w:r>
    </w:p>
    <w:p w14:paraId="7DD54E1B" w14:textId="77777777" w:rsidR="00486769" w:rsidRPr="00486769" w:rsidRDefault="00486769" w:rsidP="00486769">
      <w:pPr>
        <w:pStyle w:val="EndNoteBibliography"/>
        <w:spacing w:after="0"/>
      </w:pPr>
      <w:r w:rsidRPr="00486769">
        <w:t>80</w:t>
      </w:r>
      <w:r w:rsidRPr="00486769">
        <w:tab/>
        <w:t>Chua, H.H., Chou, H.C., Tung, Y.L., Chiang, B.L., Liao, C.C., Liu, H.H., and Ni, Y.H.: ‘Intestinal Dysbiosis Featuring Abundance of Ruminococcus gnavus Associates With Allergic Diseases in Infants’, Gastroenterology, 2018, 154, (1), pp. 154-167</w:t>
      </w:r>
    </w:p>
    <w:p w14:paraId="6C47BFC3" w14:textId="77777777" w:rsidR="00486769" w:rsidRPr="00486769" w:rsidRDefault="00486769" w:rsidP="00486769">
      <w:pPr>
        <w:pStyle w:val="EndNoteBibliography"/>
        <w:spacing w:after="0"/>
      </w:pPr>
      <w:r w:rsidRPr="00486769">
        <w:lastRenderedPageBreak/>
        <w:t>81</w:t>
      </w:r>
      <w:r w:rsidRPr="00486769">
        <w:tab/>
        <w:t>Johnson, E.L., Heaver, S.L., Walters, W.A., and Ley, R.E.: ‘Microbiome and metabolic disease: revisiting the bacterial phylum Bacteroidetes’, J Mol Med (Berl), 2017, 95, (1), pp. 1-8</w:t>
      </w:r>
    </w:p>
    <w:p w14:paraId="3B624E89" w14:textId="77777777" w:rsidR="00486769" w:rsidRPr="00486769" w:rsidRDefault="00486769" w:rsidP="00486769">
      <w:pPr>
        <w:pStyle w:val="EndNoteBibliography"/>
        <w:spacing w:after="0"/>
      </w:pPr>
      <w:r w:rsidRPr="00486769">
        <w:t>82</w:t>
      </w:r>
      <w:r w:rsidRPr="00486769">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501F30F7" w14:textId="77777777" w:rsidR="00486769" w:rsidRPr="00486769" w:rsidRDefault="00486769" w:rsidP="00486769">
      <w:pPr>
        <w:pStyle w:val="EndNoteBibliography"/>
        <w:spacing w:after="0"/>
      </w:pPr>
      <w:r w:rsidRPr="00486769">
        <w:t>83</w:t>
      </w:r>
      <w:r w:rsidRPr="00486769">
        <w:tab/>
        <w:t>Carmichael, W.W.: ‘Cyanobacteria secondary metabolites--the cyanotoxins’, J Appl Bacteriol, 1992, 72, (6), pp. 445-459</w:t>
      </w:r>
    </w:p>
    <w:p w14:paraId="21F4EBF9" w14:textId="77777777" w:rsidR="00486769" w:rsidRPr="00486769" w:rsidRDefault="00486769" w:rsidP="00486769">
      <w:pPr>
        <w:pStyle w:val="EndNoteBibliography"/>
        <w:spacing w:after="0"/>
      </w:pPr>
      <w:r w:rsidRPr="00486769">
        <w:t>84</w:t>
      </w:r>
      <w:r w:rsidRPr="00486769">
        <w:tab/>
        <w:t>Carmichael, W.W.: ‘The toxins of cyanobacteria’, Sci Am, 1994, 270, (1), pp. 78-86</w:t>
      </w:r>
    </w:p>
    <w:p w14:paraId="364DB228" w14:textId="77777777" w:rsidR="00486769" w:rsidRPr="00486769" w:rsidRDefault="00486769" w:rsidP="00486769">
      <w:pPr>
        <w:pStyle w:val="EndNoteBibliography"/>
        <w:spacing w:after="0"/>
      </w:pPr>
      <w:r w:rsidRPr="00486769">
        <w:t>85</w:t>
      </w:r>
      <w:r w:rsidRPr="00486769">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541CF1A6" w14:textId="77777777" w:rsidR="00486769" w:rsidRPr="00486769" w:rsidRDefault="00486769" w:rsidP="00486769">
      <w:pPr>
        <w:pStyle w:val="EndNoteBibliography"/>
        <w:spacing w:after="0"/>
      </w:pPr>
      <w:r w:rsidRPr="00486769">
        <w:t>86</w:t>
      </w:r>
      <w:r w:rsidRPr="00486769">
        <w:tab/>
        <w:t>Roopchand, D.E., Carmody, R.N., Kuhn, P., Moskal, K., Rojas-Silva, P., Turnbaugh, P.J., and Raskin, I.: ‘Dietary Polyphenols Promote Growth of the Gut Bacterium Akkermansia muciniphila and Attenuate High-Fat Diet-Induced Metabolic Syndrome’, Diabetes, 2015, 64, (8), pp. 2847-2858</w:t>
      </w:r>
    </w:p>
    <w:p w14:paraId="6D7C06B5" w14:textId="77777777" w:rsidR="00486769" w:rsidRPr="00486769" w:rsidRDefault="00486769" w:rsidP="00486769">
      <w:pPr>
        <w:pStyle w:val="EndNoteBibliography"/>
        <w:spacing w:after="0"/>
      </w:pPr>
      <w:r w:rsidRPr="00486769">
        <w:t>87</w:t>
      </w:r>
      <w:r w:rsidRPr="00486769">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3828FDD3" w14:textId="77777777" w:rsidR="00486769" w:rsidRPr="00486769" w:rsidRDefault="00486769" w:rsidP="00486769">
      <w:pPr>
        <w:pStyle w:val="EndNoteBibliography"/>
        <w:spacing w:after="0"/>
      </w:pPr>
      <w:r w:rsidRPr="00486769">
        <w:t>88</w:t>
      </w:r>
      <w:r w:rsidRPr="00486769">
        <w:tab/>
        <w:t>Turnbaugh, P.J., Ridaura, V.K., Faith, J.J., Rey, F.E., Knight, R., and Gordon, J.I.: ‘The effect of diet on the human gut microbiome: a metagenomic analysis in humanized gnotobiotic mice’, Sci Transl Med, 2009, 1, (6), pp. 6ra14</w:t>
      </w:r>
    </w:p>
    <w:p w14:paraId="391FA817" w14:textId="77777777" w:rsidR="00486769" w:rsidRPr="00486769" w:rsidRDefault="00486769" w:rsidP="00486769">
      <w:pPr>
        <w:pStyle w:val="EndNoteBibliography"/>
      </w:pPr>
      <w:r w:rsidRPr="00486769">
        <w:t>89</w:t>
      </w:r>
      <w:r w:rsidRPr="00486769">
        <w:tab/>
        <w:t>Lundberg, R., Toft, M.F., August, B., Hansen, A.K., and Hansen, C.H.: ‘Antibiotic-treated versus germ-free rodents for microbiota transplantation studies’, Gut Microbes, 2016, 7, (1), pp. 68-74</w:t>
      </w:r>
    </w:p>
    <w:p w14:paraId="3C62136A" w14:textId="3328A3C6"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31"/>
      <w:footerReference w:type="default" r:id="rId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6" w:author="Md Shahid Sarwar" w:date="2023-08-01T13:57:00Z" w:initials="MSS">
    <w:p w14:paraId="7B9E1452" w14:textId="77777777" w:rsidR="00FC03F2" w:rsidRDefault="00FC03F2" w:rsidP="00FC03F2">
      <w:pPr>
        <w:pStyle w:val="CommentText"/>
      </w:pPr>
      <w:r>
        <w:rPr>
          <w:rStyle w:val="CommentReference"/>
        </w:rPr>
        <w:annotationRef/>
      </w:r>
      <w:r>
        <w:rPr>
          <w:noProof/>
        </w:rPr>
        <w:t xml:space="preserve">The results section in the abstract needs to be extended with some significant results. The conslusion part in the abstarct should be very brief. Maximum 1-2 sentences. </w:t>
      </w:r>
    </w:p>
  </w:comment>
  <w:comment w:id="81" w:author="Md Shahid Sarwar" w:date="2023-08-01T13:57:00Z" w:initials="MSS">
    <w:p w14:paraId="416B547E" w14:textId="0567F77D" w:rsidR="00830912" w:rsidRDefault="00830912">
      <w:pPr>
        <w:pStyle w:val="CommentText"/>
      </w:pPr>
      <w:r>
        <w:rPr>
          <w:rStyle w:val="CommentReference"/>
        </w:rPr>
        <w:annotationRef/>
      </w:r>
      <w:r w:rsidR="00D50121">
        <w:rPr>
          <w:noProof/>
        </w:rPr>
        <w:t xml:space="preserve"> </w:t>
      </w:r>
      <w:r w:rsidR="00D50121">
        <w:rPr>
          <w:noProof/>
        </w:rPr>
        <w:t xml:space="preserve">I have </w:t>
      </w:r>
      <w:r w:rsidR="00D50121">
        <w:rPr>
          <w:noProof/>
        </w:rPr>
        <w:t xml:space="preserve">moved </w:t>
      </w:r>
      <w:r w:rsidR="00D50121">
        <w:rPr>
          <w:noProof/>
        </w:rPr>
        <w:t>a paragraph from conclusion to Results</w:t>
      </w:r>
      <w:r w:rsidR="00D50121">
        <w:rPr>
          <w:noProof/>
        </w:rPr>
        <w:t>. P</w:t>
      </w:r>
      <w:r w:rsidR="00D50121">
        <w:rPr>
          <w:noProof/>
        </w:rPr>
        <w:t xml:space="preserve">lease check. </w:t>
      </w:r>
    </w:p>
  </w:comment>
  <w:comment w:id="112" w:author="Md Shahid Sarwar" w:date="2023-08-01T14:55:00Z" w:initials="MSS">
    <w:p w14:paraId="61F52F2C" w14:textId="39E07C43" w:rsidR="00AF30A5" w:rsidRDefault="00AF30A5" w:rsidP="00AF30A5">
      <w:pPr>
        <w:pStyle w:val="CommentText"/>
      </w:pPr>
      <w:r>
        <w:rPr>
          <w:rStyle w:val="CommentReference"/>
        </w:rPr>
        <w:annotationRef/>
      </w:r>
      <w:r>
        <w:t xml:space="preserve">Please </w:t>
      </w:r>
      <w:r w:rsidR="00D50121">
        <w:rPr>
          <w:noProof/>
        </w:rPr>
        <w:t>describ</w:t>
      </w:r>
      <w:r w:rsidR="00D50121">
        <w:rPr>
          <w:noProof/>
        </w:rPr>
        <w:t>e the rationale why Nrf2 KO mice were used and cite following papers from our lab.</w:t>
      </w:r>
      <w:r w:rsidR="00D50121">
        <w:rPr>
          <w:noProof/>
        </w:rPr>
        <w:t xml:space="preserve"> </w:t>
      </w:r>
    </w:p>
    <w:p w14:paraId="161F8D5E" w14:textId="77777777" w:rsidR="00AF30A5" w:rsidRDefault="00AF30A5" w:rsidP="00AF30A5">
      <w:pPr>
        <w:pStyle w:val="CommentText"/>
      </w:pPr>
      <w:r>
        <w:t>https://pubmed.ncbi.nlm.nih.gov/17178849/</w:t>
      </w:r>
    </w:p>
    <w:p w14:paraId="1ABB0B75" w14:textId="537F1595" w:rsidR="00AF30A5" w:rsidRDefault="00AF30A5" w:rsidP="00AF30A5">
      <w:pPr>
        <w:pStyle w:val="CommentText"/>
      </w:pPr>
      <w:r>
        <w:t>https://www.ncbi.nlm.nih.gov/pmc/articles/PMC3580177/</w:t>
      </w:r>
    </w:p>
  </w:comment>
  <w:comment w:id="118" w:author="Md Shahid Sarwar" w:date="2023-08-01T14:39:00Z" w:initials="MSS">
    <w:p w14:paraId="5B3BD725" w14:textId="5C09E145" w:rsidR="00E90BB3" w:rsidRDefault="00E90BB3">
      <w:pPr>
        <w:pStyle w:val="CommentText"/>
      </w:pPr>
      <w:r>
        <w:rPr>
          <w:rStyle w:val="CommentReference"/>
        </w:rPr>
        <w:annotationRef/>
      </w:r>
      <w:r w:rsidR="00D50121">
        <w:rPr>
          <w:noProof/>
        </w:rPr>
        <w:t xml:space="preserve">It may not need to mention the </w:t>
      </w:r>
      <w:r w:rsidR="00D50121">
        <w:rPr>
          <w:noProof/>
        </w:rPr>
        <w:t>da</w:t>
      </w:r>
      <w:r w:rsidR="00D50121">
        <w:rPr>
          <w:noProof/>
        </w:rPr>
        <w:t>te</w:t>
      </w:r>
      <w:r w:rsidR="00D50121">
        <w:rPr>
          <w:noProof/>
        </w:rPr>
        <w:t>s rather need to mention groups</w:t>
      </w:r>
    </w:p>
  </w:comment>
  <w:comment w:id="119" w:author="Sargsyan, Davit [JRDUS]" w:date="2023-07-31T10:31:00Z" w:initials="SD[">
    <w:p w14:paraId="6C946D09" w14:textId="77777777" w:rsidR="00FE090A" w:rsidRDefault="00FE090A" w:rsidP="00FE090A">
      <w:pPr>
        <w:pStyle w:val="CommentText"/>
      </w:pPr>
      <w:r>
        <w:rPr>
          <w:rStyle w:val="CommentReference"/>
        </w:rPr>
        <w:annotationRef/>
      </w:r>
      <w:r>
        <w:t>@Ran: how can we check this?</w:t>
      </w:r>
    </w:p>
  </w:comment>
  <w:comment w:id="120" w:author="Sargsyan, Davit [JRDUS]" w:date="2023-07-31T10:31:00Z" w:initials="SD[">
    <w:p w14:paraId="1691BFB2" w14:textId="77777777" w:rsidR="00FE090A" w:rsidRDefault="00FE090A" w:rsidP="00FE090A">
      <w:pPr>
        <w:pStyle w:val="CommentText"/>
      </w:pPr>
      <w:r>
        <w:rPr>
          <w:rStyle w:val="CommentReference"/>
        </w:rPr>
        <w:annotationRef/>
      </w:r>
      <w:r>
        <w:t>@Ran: how can we check this?</w:t>
      </w:r>
    </w:p>
  </w:comment>
  <w:comment w:id="121" w:author="Md Shahid Sarwar" w:date="2023-08-01T14:47:00Z" w:initials="MSS">
    <w:p w14:paraId="6EA3D016" w14:textId="32F20B7B" w:rsidR="00E90BB3" w:rsidRDefault="00E90BB3">
      <w:pPr>
        <w:pStyle w:val="CommentText"/>
      </w:pPr>
      <w:r>
        <w:rPr>
          <w:rStyle w:val="CommentReference"/>
        </w:rPr>
        <w:annotationRef/>
      </w:r>
      <w:r w:rsidR="00D50121">
        <w:rPr>
          <w:noProof/>
        </w:rPr>
        <w:t xml:space="preserve">Please </w:t>
      </w:r>
      <w:r w:rsidR="00D50121">
        <w:rPr>
          <w:noProof/>
        </w:rPr>
        <w:t xml:space="preserve">mention the protocol number. </w:t>
      </w:r>
    </w:p>
  </w:comment>
  <w:comment w:id="124" w:author="Sargsyan, Davit [JRDUS]" w:date="2023-07-31T10:41:00Z" w:initials="SD[">
    <w:p w14:paraId="0DEB0037" w14:textId="77777777" w:rsidR="00FE090A" w:rsidRDefault="00FE090A" w:rsidP="00FE090A">
      <w:pPr>
        <w:pStyle w:val="CommentText"/>
      </w:pPr>
      <w:r>
        <w:rPr>
          <w:rStyle w:val="CommentReference"/>
        </w:rPr>
        <w:annotationRef/>
      </w:r>
      <w:r>
        <w:t xml:space="preserve">Ran's comment: need more details from Prof who did the LC-MS: </w:t>
      </w:r>
      <w:r>
        <w:rPr>
          <w:highlight w:val="yellow"/>
        </w:rPr>
        <w:t>instrument, mobile phase, time and standard compound etc</w:t>
      </w:r>
    </w:p>
  </w:comment>
  <w:comment w:id="144" w:author="Md Shahid Sarwar" w:date="2023-08-01T14:15:00Z" w:initials="MSS">
    <w:p w14:paraId="6FE5EAD6" w14:textId="33505499" w:rsidR="00BB1D79" w:rsidRDefault="00BB1D79">
      <w:pPr>
        <w:pStyle w:val="CommentText"/>
      </w:pPr>
      <w:r>
        <w:rPr>
          <w:rStyle w:val="CommentReference"/>
        </w:rPr>
        <w:annotationRef/>
      </w:r>
      <w:r w:rsidR="00D50121">
        <w:rPr>
          <w:noProof/>
        </w:rPr>
        <w:t xml:space="preserve">Conclusion should </w:t>
      </w:r>
      <w:r w:rsidR="00D50121">
        <w:rPr>
          <w:noProof/>
        </w:rPr>
        <w:t>not conta</w:t>
      </w:r>
      <w:r w:rsidR="00D50121">
        <w:rPr>
          <w:noProof/>
        </w:rPr>
        <w:t xml:space="preserve">in too many references. </w:t>
      </w:r>
      <w:r w:rsidR="00D50121">
        <w:rPr>
          <w:noProof/>
        </w:rPr>
        <w:t>It is only major</w:t>
      </w:r>
      <w:r w:rsidR="00D50121">
        <w:rPr>
          <w:noProof/>
        </w:rPr>
        <w:t xml:space="preserve">/significant finding/highlights of this research, followed </w:t>
      </w:r>
      <w:r w:rsidR="00D50121">
        <w:rPr>
          <w:noProof/>
        </w:rPr>
        <w:t>by future direction. You can move</w:t>
      </w:r>
      <w:r w:rsidR="00D50121">
        <w:rPr>
          <w:noProof/>
        </w:rPr>
        <w:t xml:space="preserve"> those limitation with citation to the last paragraph of the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9E1452" w15:done="0"/>
  <w15:commentEx w15:paraId="416B547E" w15:done="0"/>
  <w15:commentEx w15:paraId="1ABB0B75" w15:done="0"/>
  <w15:commentEx w15:paraId="5B3BD725" w15:done="0"/>
  <w15:commentEx w15:paraId="6C946D09" w15:done="0"/>
  <w15:commentEx w15:paraId="1691BFB2" w15:done="0"/>
  <w15:commentEx w15:paraId="6EA3D016" w15:done="0"/>
  <w15:commentEx w15:paraId="0DEB0037" w15:done="0"/>
  <w15:commentEx w15:paraId="6FE5EA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0BF4" w16cex:dateUtc="2023-07-31T14:31:00Z"/>
  <w16cex:commentExtensible w16cex:durableId="28720C07" w16cex:dateUtc="2023-07-31T14:31:00Z"/>
  <w16cex:commentExtensible w16cex:durableId="28720E69" w16cex:dateUtc="2023-07-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6B547E" w16cid:durableId="28738DB2"/>
  <w16cid:commentId w16cid:paraId="1ABB0B75" w16cid:durableId="28739B53"/>
  <w16cid:commentId w16cid:paraId="5B3BD725" w16cid:durableId="28739792"/>
  <w16cid:commentId w16cid:paraId="6C946D09" w16cid:durableId="28720BF4"/>
  <w16cid:commentId w16cid:paraId="1691BFB2" w16cid:durableId="28720C07"/>
  <w16cid:commentId w16cid:paraId="6EA3D016" w16cid:durableId="2873998A"/>
  <w16cid:commentId w16cid:paraId="0DEB0037" w16cid:durableId="28720E69"/>
  <w16cid:commentId w16cid:paraId="6FE5EAD6" w16cid:durableId="287392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8EEB1" w14:textId="77777777" w:rsidR="00D50121" w:rsidRDefault="00D50121" w:rsidP="00D213E3">
      <w:pPr>
        <w:spacing w:after="0" w:line="240" w:lineRule="auto"/>
      </w:pPr>
      <w:r>
        <w:separator/>
      </w:r>
    </w:p>
  </w:endnote>
  <w:endnote w:type="continuationSeparator" w:id="0">
    <w:p w14:paraId="0DB381A1" w14:textId="77777777" w:rsidR="00D50121" w:rsidRDefault="00D50121"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FE090A" w:rsidRDefault="00FE090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FE090A" w:rsidRDefault="00FE09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5103B" w14:textId="77777777" w:rsidR="00D50121" w:rsidRDefault="00D50121" w:rsidP="00D213E3">
      <w:pPr>
        <w:spacing w:after="0" w:line="240" w:lineRule="auto"/>
      </w:pPr>
      <w:r>
        <w:separator/>
      </w:r>
    </w:p>
  </w:footnote>
  <w:footnote w:type="continuationSeparator" w:id="0">
    <w:p w14:paraId="34BECF1C" w14:textId="77777777" w:rsidR="00D50121" w:rsidRDefault="00D50121"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AF5D5" w14:textId="03599339" w:rsidR="00FE090A" w:rsidRDefault="00FE090A">
    <w:pPr>
      <w:pStyle w:val="Header"/>
    </w:pPr>
    <w:r>
      <w:t>Draft 4</w:t>
    </w:r>
    <w:r>
      <w:tab/>
    </w:r>
    <w:r>
      <w:tab/>
      <w:t>7/31/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 Shahid Sarwar">
    <w15:presenceInfo w15:providerId="None" w15:userId="Md Shahid Sarwar"/>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16CB"/>
    <w:rsid w:val="00000D19"/>
    <w:rsid w:val="00002865"/>
    <w:rsid w:val="00003B0E"/>
    <w:rsid w:val="00004DA8"/>
    <w:rsid w:val="00021E8A"/>
    <w:rsid w:val="00021EF8"/>
    <w:rsid w:val="00023DD3"/>
    <w:rsid w:val="00041A49"/>
    <w:rsid w:val="00042359"/>
    <w:rsid w:val="00053A6F"/>
    <w:rsid w:val="00061D97"/>
    <w:rsid w:val="0006260D"/>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57C8"/>
    <w:rsid w:val="00166C50"/>
    <w:rsid w:val="00166FDD"/>
    <w:rsid w:val="001706E7"/>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6EFC"/>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F59E9"/>
    <w:rsid w:val="0040076B"/>
    <w:rsid w:val="00406283"/>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1E33"/>
    <w:rsid w:val="00476A5B"/>
    <w:rsid w:val="00486769"/>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3766B"/>
    <w:rsid w:val="00541DBD"/>
    <w:rsid w:val="00543E3B"/>
    <w:rsid w:val="0055583E"/>
    <w:rsid w:val="00555DE6"/>
    <w:rsid w:val="00561CC5"/>
    <w:rsid w:val="00577931"/>
    <w:rsid w:val="0058250C"/>
    <w:rsid w:val="00583ABB"/>
    <w:rsid w:val="00587126"/>
    <w:rsid w:val="005923F1"/>
    <w:rsid w:val="00592F0C"/>
    <w:rsid w:val="005958A8"/>
    <w:rsid w:val="005A2DD4"/>
    <w:rsid w:val="005A52F7"/>
    <w:rsid w:val="005B4FB2"/>
    <w:rsid w:val="005C3B05"/>
    <w:rsid w:val="005C4C32"/>
    <w:rsid w:val="005D16CB"/>
    <w:rsid w:val="005D672B"/>
    <w:rsid w:val="005D783E"/>
    <w:rsid w:val="005E0003"/>
    <w:rsid w:val="005E294F"/>
    <w:rsid w:val="005E3B99"/>
    <w:rsid w:val="005E4DF7"/>
    <w:rsid w:val="005F0EDD"/>
    <w:rsid w:val="00613F99"/>
    <w:rsid w:val="00617CF5"/>
    <w:rsid w:val="00625BCD"/>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1FF8"/>
    <w:rsid w:val="007730C4"/>
    <w:rsid w:val="00793209"/>
    <w:rsid w:val="0079380B"/>
    <w:rsid w:val="007947B6"/>
    <w:rsid w:val="00796C1C"/>
    <w:rsid w:val="007975B8"/>
    <w:rsid w:val="007A1A6D"/>
    <w:rsid w:val="007A4559"/>
    <w:rsid w:val="007B4B0C"/>
    <w:rsid w:val="007B75DC"/>
    <w:rsid w:val="007C0B20"/>
    <w:rsid w:val="007D4E5F"/>
    <w:rsid w:val="007E2336"/>
    <w:rsid w:val="00801598"/>
    <w:rsid w:val="00803972"/>
    <w:rsid w:val="008050D9"/>
    <w:rsid w:val="00810C81"/>
    <w:rsid w:val="00813203"/>
    <w:rsid w:val="0082007E"/>
    <w:rsid w:val="00820A0A"/>
    <w:rsid w:val="00822371"/>
    <w:rsid w:val="00830912"/>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6B9D"/>
    <w:rsid w:val="008E45BB"/>
    <w:rsid w:val="008E4B69"/>
    <w:rsid w:val="008E5BA4"/>
    <w:rsid w:val="008E69A7"/>
    <w:rsid w:val="008F2319"/>
    <w:rsid w:val="008F3144"/>
    <w:rsid w:val="008F5804"/>
    <w:rsid w:val="00901B88"/>
    <w:rsid w:val="009068C3"/>
    <w:rsid w:val="009071C0"/>
    <w:rsid w:val="00910A24"/>
    <w:rsid w:val="009236B2"/>
    <w:rsid w:val="00923DA8"/>
    <w:rsid w:val="00935389"/>
    <w:rsid w:val="00937789"/>
    <w:rsid w:val="00937FF5"/>
    <w:rsid w:val="00944337"/>
    <w:rsid w:val="00950FAC"/>
    <w:rsid w:val="00952B97"/>
    <w:rsid w:val="00961586"/>
    <w:rsid w:val="00964D25"/>
    <w:rsid w:val="00966A72"/>
    <w:rsid w:val="0097180B"/>
    <w:rsid w:val="00975BE2"/>
    <w:rsid w:val="009805A4"/>
    <w:rsid w:val="00983497"/>
    <w:rsid w:val="00983B47"/>
    <w:rsid w:val="009857B4"/>
    <w:rsid w:val="0099134A"/>
    <w:rsid w:val="00993B76"/>
    <w:rsid w:val="009971A3"/>
    <w:rsid w:val="00997870"/>
    <w:rsid w:val="009A3632"/>
    <w:rsid w:val="009A3CD2"/>
    <w:rsid w:val="009A5481"/>
    <w:rsid w:val="009C480F"/>
    <w:rsid w:val="009E0166"/>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A7CB5"/>
    <w:rsid w:val="00AB2CBA"/>
    <w:rsid w:val="00AB6127"/>
    <w:rsid w:val="00AC63B6"/>
    <w:rsid w:val="00AC6B97"/>
    <w:rsid w:val="00AC7BFA"/>
    <w:rsid w:val="00AD153D"/>
    <w:rsid w:val="00AD3B59"/>
    <w:rsid w:val="00AD4701"/>
    <w:rsid w:val="00AD5D0A"/>
    <w:rsid w:val="00AE037E"/>
    <w:rsid w:val="00AF1D10"/>
    <w:rsid w:val="00AF30A5"/>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4D64"/>
    <w:rsid w:val="00B75DA3"/>
    <w:rsid w:val="00B764A5"/>
    <w:rsid w:val="00B844B2"/>
    <w:rsid w:val="00B908AE"/>
    <w:rsid w:val="00B912CC"/>
    <w:rsid w:val="00B93F5B"/>
    <w:rsid w:val="00B96872"/>
    <w:rsid w:val="00B97A10"/>
    <w:rsid w:val="00B97BF2"/>
    <w:rsid w:val="00BA0E48"/>
    <w:rsid w:val="00BA37B7"/>
    <w:rsid w:val="00BA4CB0"/>
    <w:rsid w:val="00BB00A8"/>
    <w:rsid w:val="00BB18AB"/>
    <w:rsid w:val="00BB1D79"/>
    <w:rsid w:val="00BB38D0"/>
    <w:rsid w:val="00BB4449"/>
    <w:rsid w:val="00BB76D2"/>
    <w:rsid w:val="00BB7BFA"/>
    <w:rsid w:val="00BC5CC5"/>
    <w:rsid w:val="00BC74FA"/>
    <w:rsid w:val="00BD0E55"/>
    <w:rsid w:val="00BD4CEA"/>
    <w:rsid w:val="00BD6395"/>
    <w:rsid w:val="00BE252A"/>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CD6"/>
    <w:rsid w:val="00D213E3"/>
    <w:rsid w:val="00D245B9"/>
    <w:rsid w:val="00D35C79"/>
    <w:rsid w:val="00D41010"/>
    <w:rsid w:val="00D4766B"/>
    <w:rsid w:val="00D50121"/>
    <w:rsid w:val="00D518C8"/>
    <w:rsid w:val="00D51943"/>
    <w:rsid w:val="00D6305C"/>
    <w:rsid w:val="00D6403F"/>
    <w:rsid w:val="00D6482A"/>
    <w:rsid w:val="00D660DA"/>
    <w:rsid w:val="00D66EBF"/>
    <w:rsid w:val="00D671BA"/>
    <w:rsid w:val="00D67BB8"/>
    <w:rsid w:val="00D735B0"/>
    <w:rsid w:val="00D73AC8"/>
    <w:rsid w:val="00D82E18"/>
    <w:rsid w:val="00D856D4"/>
    <w:rsid w:val="00D862E0"/>
    <w:rsid w:val="00D872B5"/>
    <w:rsid w:val="00D87A29"/>
    <w:rsid w:val="00D910B7"/>
    <w:rsid w:val="00D92712"/>
    <w:rsid w:val="00D942D9"/>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713A5"/>
    <w:rsid w:val="00E7152D"/>
    <w:rsid w:val="00E811FB"/>
    <w:rsid w:val="00E81EFA"/>
    <w:rsid w:val="00E83046"/>
    <w:rsid w:val="00E90BB3"/>
    <w:rsid w:val="00E90F16"/>
    <w:rsid w:val="00E945ED"/>
    <w:rsid w:val="00E95040"/>
    <w:rsid w:val="00EA5A5C"/>
    <w:rsid w:val="00ED4AC8"/>
    <w:rsid w:val="00EE2525"/>
    <w:rsid w:val="00EE3898"/>
    <w:rsid w:val="00EE4620"/>
    <w:rsid w:val="00EE545F"/>
    <w:rsid w:val="00F031A5"/>
    <w:rsid w:val="00F047C3"/>
    <w:rsid w:val="00F0623A"/>
    <w:rsid w:val="00F07BF8"/>
    <w:rsid w:val="00F112DD"/>
    <w:rsid w:val="00F13CB0"/>
    <w:rsid w:val="00F23B6A"/>
    <w:rsid w:val="00F243CC"/>
    <w:rsid w:val="00F24D6B"/>
    <w:rsid w:val="00F30D85"/>
    <w:rsid w:val="00F31AA6"/>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6AE"/>
    <w:rsid w:val="00F93311"/>
    <w:rsid w:val="00F9717A"/>
    <w:rsid w:val="00FA1CE8"/>
    <w:rsid w:val="00FB1C03"/>
    <w:rsid w:val="00FC03F2"/>
    <w:rsid w:val="00FD1858"/>
    <w:rsid w:val="00FE090A"/>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alloonText">
    <w:name w:val="Balloon Text"/>
    <w:basedOn w:val="Normal"/>
    <w:link w:val="BalloonTextChar"/>
    <w:uiPriority w:val="99"/>
    <w:semiHidden/>
    <w:unhideWhenUsed/>
    <w:rsid w:val="00830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91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jpeg"/><Relationship Id="rId36"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8.tif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jpe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hyperlink" Target="mailto:kongt@pharmacy.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E960D-13D8-4116-9D61-30404146F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28</Pages>
  <Words>12235</Words>
  <Characters>69745</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d Shahid Sarwar</cp:lastModifiedBy>
  <cp:revision>6</cp:revision>
  <dcterms:created xsi:type="dcterms:W3CDTF">2023-07-31T16:15:00Z</dcterms:created>
  <dcterms:modified xsi:type="dcterms:W3CDTF">2023-08-01T18:56:00Z</dcterms:modified>
</cp:coreProperties>
</file>